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D4E865" w14:textId="5A8A4D98" w:rsidR="00623F56" w:rsidRPr="00C62B87" w:rsidRDefault="009B3B63" w:rsidP="006D1341">
      <w:pPr>
        <w:rPr>
          <w:rFonts w:ascii="Arial" w:hAnsi="Arial" w:cs="Arial"/>
          <w:b/>
          <w:sz w:val="28"/>
          <w:szCs w:val="22"/>
          <w:u w:val="single"/>
        </w:rPr>
      </w:pPr>
      <w:r w:rsidRPr="00C62B87">
        <w:rPr>
          <w:rFonts w:ascii="Arial" w:hAnsi="Arial" w:cs="Arial"/>
          <w:b/>
          <w:bCs/>
          <w:noProof/>
          <w:sz w:val="36"/>
          <w:szCs w:val="36"/>
        </w:rPr>
        <w:drawing>
          <wp:anchor distT="0" distB="0" distL="114300" distR="114300" simplePos="0" relativeHeight="251658240" behindDoc="1" locked="0" layoutInCell="1" allowOverlap="1" wp14:anchorId="10DAAF47" wp14:editId="072B6D53">
            <wp:simplePos x="0" y="0"/>
            <wp:positionH relativeFrom="margin">
              <wp:posOffset>0</wp:posOffset>
            </wp:positionH>
            <wp:positionV relativeFrom="paragraph">
              <wp:posOffset>9525</wp:posOffset>
            </wp:positionV>
            <wp:extent cx="3014980" cy="587375"/>
            <wp:effectExtent l="0" t="0" r="0" b="0"/>
            <wp:wrapTight wrapText="bothSides">
              <wp:wrapPolygon edited="0">
                <wp:start x="0" y="0"/>
                <wp:lineTo x="0" y="21016"/>
                <wp:lineTo x="21473" y="21016"/>
                <wp:lineTo x="21473" y="0"/>
                <wp:lineTo x="0" y="0"/>
              </wp:wrapPolygon>
            </wp:wrapTight>
            <wp:docPr id="2" name="Picture 2"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3014980" cy="587375"/>
                    </a:xfrm>
                    <a:prstGeom prst="rect">
                      <a:avLst/>
                    </a:prstGeom>
                  </pic:spPr>
                </pic:pic>
              </a:graphicData>
            </a:graphic>
            <wp14:sizeRelH relativeFrom="page">
              <wp14:pctWidth>0</wp14:pctWidth>
            </wp14:sizeRelH>
            <wp14:sizeRelV relativeFrom="page">
              <wp14:pctHeight>0</wp14:pctHeight>
            </wp14:sizeRelV>
          </wp:anchor>
        </w:drawing>
      </w:r>
    </w:p>
    <w:p w14:paraId="4FBC0E65" w14:textId="280DAEB1" w:rsidR="00623F56" w:rsidRPr="00C62B87" w:rsidRDefault="00623F56" w:rsidP="006D1341">
      <w:pPr>
        <w:rPr>
          <w:rFonts w:ascii="Arial" w:hAnsi="Arial" w:cs="Arial"/>
          <w:sz w:val="22"/>
        </w:rPr>
      </w:pPr>
    </w:p>
    <w:p w14:paraId="2FF39637" w14:textId="04BB3589" w:rsidR="009B3B63" w:rsidRPr="00C62B87" w:rsidRDefault="009B3B63" w:rsidP="006D1341">
      <w:pPr>
        <w:rPr>
          <w:rFonts w:ascii="Arial" w:hAnsi="Arial" w:cs="Arial"/>
          <w:sz w:val="22"/>
        </w:rPr>
      </w:pPr>
    </w:p>
    <w:p w14:paraId="1D01871D" w14:textId="5EA91BCE" w:rsidR="009B3B63" w:rsidRPr="00C62B87" w:rsidRDefault="009B3B63" w:rsidP="006D1341">
      <w:pPr>
        <w:rPr>
          <w:rFonts w:ascii="Arial" w:hAnsi="Arial" w:cs="Arial"/>
          <w:color w:val="1F497D" w:themeColor="text2"/>
          <w:sz w:val="22"/>
        </w:rPr>
      </w:pPr>
    </w:p>
    <w:p w14:paraId="71DFDCE7" w14:textId="77777777" w:rsidR="006B6270" w:rsidRPr="00C62B87" w:rsidRDefault="006B6270" w:rsidP="00790546">
      <w:pPr>
        <w:rPr>
          <w:rFonts w:ascii="Arial" w:hAnsi="Arial" w:cs="Arial"/>
          <w:b/>
          <w:sz w:val="28"/>
          <w:szCs w:val="22"/>
          <w:u w:val="single"/>
        </w:rPr>
      </w:pPr>
    </w:p>
    <w:p w14:paraId="135A4AB2" w14:textId="221A9C03" w:rsidR="0092071C" w:rsidRPr="00C62B87" w:rsidRDefault="770D1113" w:rsidP="78C19C3D">
      <w:pPr>
        <w:jc w:val="center"/>
        <w:rPr>
          <w:rFonts w:ascii="Arial" w:hAnsi="Arial" w:cs="Arial"/>
          <w:b/>
          <w:bCs/>
          <w:sz w:val="22"/>
          <w:szCs w:val="22"/>
          <w:u w:val="single"/>
        </w:rPr>
      </w:pPr>
      <w:r w:rsidRPr="00C62B87">
        <w:rPr>
          <w:rFonts w:ascii="Arial" w:hAnsi="Arial" w:cs="Arial"/>
          <w:b/>
          <w:bCs/>
          <w:sz w:val="28"/>
          <w:szCs w:val="28"/>
          <w:u w:val="single"/>
        </w:rPr>
        <w:t xml:space="preserve">Retrospective Study </w:t>
      </w:r>
      <w:r w:rsidR="013ED4CE" w:rsidRPr="00C62B87">
        <w:rPr>
          <w:rFonts w:ascii="Arial" w:hAnsi="Arial" w:cs="Arial"/>
          <w:b/>
          <w:bCs/>
          <w:sz w:val="28"/>
          <w:szCs w:val="28"/>
          <w:u w:val="single"/>
        </w:rPr>
        <w:t>Protocol</w:t>
      </w:r>
    </w:p>
    <w:p w14:paraId="6536C1EF" w14:textId="77777777" w:rsidR="000B5CC9" w:rsidRPr="00C62B87" w:rsidRDefault="000B5CC9" w:rsidP="00CF4954">
      <w:pPr>
        <w:rPr>
          <w:rFonts w:ascii="Arial" w:hAnsi="Arial" w:cs="Arial"/>
          <w:sz w:val="22"/>
          <w:szCs w:val="22"/>
        </w:rPr>
      </w:pPr>
    </w:p>
    <w:p w14:paraId="00BACB90" w14:textId="12AF1E73" w:rsidR="00CF4954" w:rsidRPr="00C62B87" w:rsidRDefault="0025051B" w:rsidP="00CF4954">
      <w:pPr>
        <w:rPr>
          <w:rFonts w:ascii="Arial" w:hAnsi="Arial" w:cs="Arial"/>
          <w:b/>
          <w:sz w:val="22"/>
          <w:szCs w:val="22"/>
        </w:rPr>
      </w:pPr>
      <w:r w:rsidRPr="00C62B87">
        <w:rPr>
          <w:rFonts w:ascii="Arial" w:hAnsi="Arial" w:cs="Arial"/>
          <w:b/>
          <w:sz w:val="22"/>
          <w:szCs w:val="22"/>
        </w:rPr>
        <w:t>TITLE</w:t>
      </w:r>
      <w:r w:rsidR="00AF0BC7" w:rsidRPr="00C62B87">
        <w:rPr>
          <w:rFonts w:ascii="Arial" w:hAnsi="Arial" w:cs="Arial"/>
          <w:b/>
          <w:sz w:val="22"/>
          <w:szCs w:val="22"/>
        </w:rPr>
        <w:t xml:space="preserve">: </w:t>
      </w:r>
      <w:r w:rsidR="00851D7B" w:rsidRPr="00C62B87">
        <w:rPr>
          <w:rFonts w:ascii="Arial" w:hAnsi="Arial" w:cs="Arial"/>
          <w:b/>
          <w:sz w:val="22"/>
          <w:szCs w:val="22"/>
        </w:rPr>
        <w:t>Operative Management of Pediatric Thoracolumbar Spinal Trauma</w:t>
      </w:r>
    </w:p>
    <w:p w14:paraId="19200FB5" w14:textId="77777777" w:rsidR="00CF4954" w:rsidRPr="00C62B87" w:rsidRDefault="00CF4954" w:rsidP="00CF4954">
      <w:pPr>
        <w:rPr>
          <w:rFonts w:ascii="Arial" w:hAnsi="Arial" w:cs="Arial"/>
          <w:b/>
          <w:sz w:val="22"/>
          <w:szCs w:val="22"/>
        </w:rPr>
      </w:pPr>
    </w:p>
    <w:p w14:paraId="7E0755AA" w14:textId="564408DC" w:rsidR="005565A4" w:rsidRPr="00C62B87" w:rsidRDefault="42BA134B" w:rsidP="00CF4954">
      <w:pPr>
        <w:rPr>
          <w:rFonts w:ascii="Arial" w:hAnsi="Arial" w:cs="Arial"/>
          <w:sz w:val="22"/>
          <w:szCs w:val="22"/>
        </w:rPr>
      </w:pPr>
      <w:r w:rsidRPr="00C62B87">
        <w:rPr>
          <w:rFonts w:ascii="Arial" w:hAnsi="Arial" w:cs="Arial"/>
          <w:b/>
          <w:bCs/>
          <w:sz w:val="22"/>
          <w:szCs w:val="22"/>
        </w:rPr>
        <w:t>Study Summary</w:t>
      </w:r>
      <w:r w:rsidR="2F9C8D6F" w:rsidRPr="00C62B87">
        <w:rPr>
          <w:rFonts w:ascii="Arial" w:hAnsi="Arial" w:cs="Arial"/>
          <w:b/>
          <w:bCs/>
          <w:sz w:val="22"/>
          <w:szCs w:val="22"/>
        </w:rPr>
        <w:t>:</w:t>
      </w:r>
      <w:r w:rsidRPr="00C62B87">
        <w:rPr>
          <w:rFonts w:ascii="Arial" w:hAnsi="Arial" w:cs="Arial"/>
          <w:sz w:val="22"/>
          <w:szCs w:val="22"/>
        </w:rPr>
        <w:t xml:space="preserve"> </w:t>
      </w:r>
      <w:r w:rsidR="423E582A" w:rsidRPr="00C62B87">
        <w:rPr>
          <w:rFonts w:ascii="Arial" w:hAnsi="Arial" w:cs="Arial"/>
          <w:sz w:val="22"/>
          <w:szCs w:val="22"/>
        </w:rPr>
        <w:t xml:space="preserve">Retrospective chart review of pediatric patients (age 0-18) undergoing spinal surgery for </w:t>
      </w:r>
      <w:r w:rsidR="3398D21E" w:rsidRPr="00C62B87">
        <w:rPr>
          <w:rFonts w:ascii="Arial" w:hAnsi="Arial" w:cs="Arial"/>
          <w:sz w:val="22"/>
          <w:szCs w:val="22"/>
        </w:rPr>
        <w:t>thoracolumbar</w:t>
      </w:r>
      <w:r w:rsidR="21B722C5" w:rsidRPr="00C62B87">
        <w:rPr>
          <w:rFonts w:ascii="Arial" w:hAnsi="Arial" w:cs="Arial"/>
          <w:sz w:val="22"/>
          <w:szCs w:val="22"/>
        </w:rPr>
        <w:t xml:space="preserve"> (TL)</w:t>
      </w:r>
      <w:r w:rsidR="3398D21E" w:rsidRPr="00C62B87">
        <w:rPr>
          <w:rFonts w:ascii="Arial" w:hAnsi="Arial" w:cs="Arial"/>
          <w:sz w:val="22"/>
          <w:szCs w:val="22"/>
        </w:rPr>
        <w:t xml:space="preserve"> spinal trauma. </w:t>
      </w:r>
      <w:r w:rsidR="423E582A" w:rsidRPr="00C62B87">
        <w:rPr>
          <w:rFonts w:ascii="Arial" w:hAnsi="Arial" w:cs="Arial"/>
          <w:sz w:val="22"/>
          <w:szCs w:val="22"/>
        </w:rPr>
        <w:t xml:space="preserve"> </w:t>
      </w:r>
      <w:r w:rsidR="6F181F07" w:rsidRPr="00C62B87">
        <w:rPr>
          <w:rFonts w:ascii="Arial" w:hAnsi="Arial" w:cs="Arial"/>
          <w:sz w:val="22"/>
          <w:szCs w:val="22"/>
        </w:rPr>
        <w:t>There is no established standard of care for the management of pediatric TL spine trauma, so literature from the adult population is extrapolated to the pediatric population. The study aims to review the characteristics of injury patterns of TL spine trauma that require surgical intervention (TLICS score and AO classification)</w:t>
      </w:r>
      <w:r w:rsidR="20F7F035" w:rsidRPr="00C62B87">
        <w:rPr>
          <w:rFonts w:ascii="Arial" w:hAnsi="Arial" w:cs="Arial"/>
          <w:sz w:val="22"/>
          <w:szCs w:val="22"/>
        </w:rPr>
        <w:t xml:space="preserve"> as well as the</w:t>
      </w:r>
      <w:r w:rsidR="6F181F07" w:rsidRPr="00C62B87">
        <w:rPr>
          <w:rFonts w:ascii="Arial" w:hAnsi="Arial" w:cs="Arial"/>
          <w:sz w:val="22"/>
          <w:szCs w:val="22"/>
        </w:rPr>
        <w:t xml:space="preserve"> </w:t>
      </w:r>
      <w:r w:rsidR="17417D41" w:rsidRPr="00C62B87">
        <w:rPr>
          <w:rFonts w:ascii="Arial" w:hAnsi="Arial" w:cs="Arial"/>
          <w:sz w:val="22"/>
          <w:szCs w:val="22"/>
        </w:rPr>
        <w:t xml:space="preserve">surgical characteristics </w:t>
      </w:r>
      <w:r w:rsidR="0EBB6515" w:rsidRPr="00C62B87">
        <w:rPr>
          <w:rFonts w:ascii="Arial" w:hAnsi="Arial" w:cs="Arial"/>
          <w:sz w:val="22"/>
          <w:szCs w:val="22"/>
        </w:rPr>
        <w:t>(instrumentation</w:t>
      </w:r>
      <w:r w:rsidR="1622FAF5" w:rsidRPr="00C62B87">
        <w:rPr>
          <w:rFonts w:ascii="Arial" w:hAnsi="Arial" w:cs="Arial"/>
          <w:sz w:val="22"/>
          <w:szCs w:val="22"/>
        </w:rPr>
        <w:t xml:space="preserve"> with fusion, instrumentation without fusion, posterior only, anterior only, anterior and posterior</w:t>
      </w:r>
      <w:r w:rsidR="4CA860CB" w:rsidRPr="00C62B87">
        <w:rPr>
          <w:rFonts w:ascii="Arial" w:hAnsi="Arial" w:cs="Arial"/>
          <w:sz w:val="22"/>
          <w:szCs w:val="22"/>
        </w:rPr>
        <w:t>,</w:t>
      </w:r>
      <w:r w:rsidR="17417D41" w:rsidRPr="00C62B87">
        <w:rPr>
          <w:rFonts w:ascii="Arial" w:hAnsi="Arial" w:cs="Arial"/>
          <w:sz w:val="22"/>
          <w:szCs w:val="22"/>
        </w:rPr>
        <w:t xml:space="preserve"> EBL, reoperation rate, complication rate). </w:t>
      </w:r>
      <w:r w:rsidR="20F7F035" w:rsidRPr="00C62B87">
        <w:rPr>
          <w:rFonts w:ascii="Arial" w:hAnsi="Arial" w:cs="Arial"/>
          <w:sz w:val="22"/>
          <w:szCs w:val="22"/>
        </w:rPr>
        <w:t xml:space="preserve">This </w:t>
      </w:r>
      <w:r w:rsidR="3366ED7F" w:rsidRPr="00C62B87">
        <w:rPr>
          <w:rFonts w:ascii="Arial" w:hAnsi="Arial" w:cs="Arial"/>
          <w:sz w:val="22"/>
          <w:szCs w:val="22"/>
        </w:rPr>
        <w:t>will be</w:t>
      </w:r>
      <w:r w:rsidR="20F7F035" w:rsidRPr="00C62B87">
        <w:rPr>
          <w:rFonts w:ascii="Arial" w:hAnsi="Arial" w:cs="Arial"/>
          <w:sz w:val="22"/>
          <w:szCs w:val="22"/>
        </w:rPr>
        <w:t xml:space="preserve"> achieved through retrospective chart review of all TL spine trauma cases treated operatively</w:t>
      </w:r>
      <w:r w:rsidR="25DD0CED" w:rsidRPr="00C62B87">
        <w:rPr>
          <w:rFonts w:ascii="Arial" w:hAnsi="Arial" w:cs="Arial"/>
          <w:sz w:val="22"/>
          <w:szCs w:val="22"/>
        </w:rPr>
        <w:t xml:space="preserve"> by orthopedic departments</w:t>
      </w:r>
      <w:r w:rsidR="007F351F">
        <w:rPr>
          <w:rFonts w:ascii="Arial" w:hAnsi="Arial" w:cs="Arial"/>
          <w:sz w:val="22"/>
          <w:szCs w:val="22"/>
        </w:rPr>
        <w:t xml:space="preserve">, neurosurgery departments, or </w:t>
      </w:r>
      <w:r w:rsidR="25DD0CED" w:rsidRPr="00C62B87">
        <w:rPr>
          <w:rFonts w:ascii="Arial" w:hAnsi="Arial" w:cs="Arial"/>
          <w:sz w:val="22"/>
          <w:szCs w:val="22"/>
        </w:rPr>
        <w:t>a combination of orthopedic/neurosurgery departments</w:t>
      </w:r>
      <w:r w:rsidR="20F7F035" w:rsidRPr="00C62B87">
        <w:rPr>
          <w:rFonts w:ascii="Arial" w:hAnsi="Arial" w:cs="Arial"/>
          <w:sz w:val="22"/>
          <w:szCs w:val="22"/>
        </w:rPr>
        <w:t xml:space="preserve"> at </w:t>
      </w:r>
      <w:r w:rsidR="2137500E" w:rsidRPr="00C62B87">
        <w:rPr>
          <w:rFonts w:ascii="Arial" w:hAnsi="Arial" w:cs="Arial"/>
          <w:sz w:val="22"/>
          <w:szCs w:val="22"/>
        </w:rPr>
        <w:t>high-volume</w:t>
      </w:r>
      <w:r w:rsidR="20F7F035" w:rsidRPr="00C62B87">
        <w:rPr>
          <w:rFonts w:ascii="Arial" w:hAnsi="Arial" w:cs="Arial"/>
          <w:sz w:val="22"/>
          <w:szCs w:val="22"/>
        </w:rPr>
        <w:t xml:space="preserve"> </w:t>
      </w:r>
      <w:r w:rsidR="74A0CF2E" w:rsidRPr="00C62B87">
        <w:rPr>
          <w:rFonts w:ascii="Arial" w:hAnsi="Arial" w:cs="Arial"/>
          <w:sz w:val="22"/>
          <w:szCs w:val="22"/>
        </w:rPr>
        <w:t xml:space="preserve">CORTICES </w:t>
      </w:r>
      <w:r w:rsidR="20F7F035" w:rsidRPr="00C62B87">
        <w:rPr>
          <w:rFonts w:ascii="Arial" w:hAnsi="Arial" w:cs="Arial"/>
          <w:sz w:val="22"/>
          <w:szCs w:val="22"/>
        </w:rPr>
        <w:t xml:space="preserve">institutions </w:t>
      </w:r>
      <w:r w:rsidR="7D43FE12" w:rsidRPr="00C62B87">
        <w:rPr>
          <w:rFonts w:ascii="Arial" w:hAnsi="Arial" w:cs="Arial"/>
          <w:sz w:val="22"/>
          <w:szCs w:val="22"/>
        </w:rPr>
        <w:t>with the hope of</w:t>
      </w:r>
      <w:r w:rsidR="20F7F035" w:rsidRPr="00C62B87">
        <w:rPr>
          <w:rFonts w:ascii="Arial" w:hAnsi="Arial" w:cs="Arial"/>
          <w:sz w:val="22"/>
          <w:szCs w:val="22"/>
        </w:rPr>
        <w:t xml:space="preserve"> establish</w:t>
      </w:r>
      <w:r w:rsidR="65EC5EE3" w:rsidRPr="00C62B87">
        <w:rPr>
          <w:rFonts w:ascii="Arial" w:hAnsi="Arial" w:cs="Arial"/>
          <w:sz w:val="22"/>
          <w:szCs w:val="22"/>
        </w:rPr>
        <w:t>ing</w:t>
      </w:r>
      <w:r w:rsidR="20F7F035" w:rsidRPr="00C62B87">
        <w:rPr>
          <w:rFonts w:ascii="Arial" w:hAnsi="Arial" w:cs="Arial"/>
          <w:sz w:val="22"/>
          <w:szCs w:val="22"/>
        </w:rPr>
        <w:t xml:space="preserve"> standards of treatment </w:t>
      </w:r>
      <w:r w:rsidR="478A189E" w:rsidRPr="00C62B87">
        <w:rPr>
          <w:rFonts w:ascii="Arial" w:hAnsi="Arial" w:cs="Arial"/>
          <w:sz w:val="22"/>
          <w:szCs w:val="22"/>
        </w:rPr>
        <w:t>for</w:t>
      </w:r>
      <w:r w:rsidR="2FAE089B" w:rsidRPr="00C62B87">
        <w:rPr>
          <w:rFonts w:ascii="Arial" w:hAnsi="Arial" w:cs="Arial"/>
          <w:sz w:val="22"/>
          <w:szCs w:val="22"/>
        </w:rPr>
        <w:t xml:space="preserve"> these injuries.</w:t>
      </w:r>
    </w:p>
    <w:p w14:paraId="7A6E47F6" w14:textId="77777777" w:rsidR="00AF0BC7" w:rsidRPr="00C62B87" w:rsidRDefault="00AF0BC7" w:rsidP="00CF4954">
      <w:pPr>
        <w:rPr>
          <w:rFonts w:ascii="Arial" w:hAnsi="Arial" w:cs="Arial"/>
          <w:b/>
          <w:sz w:val="22"/>
          <w:szCs w:val="22"/>
        </w:rPr>
      </w:pPr>
    </w:p>
    <w:p w14:paraId="73CBB1DC" w14:textId="77777777" w:rsidR="00F57167" w:rsidRPr="00C62B87" w:rsidRDefault="00B76973" w:rsidP="00F57167">
      <w:pPr>
        <w:pStyle w:val="ListParagraph"/>
        <w:numPr>
          <w:ilvl w:val="0"/>
          <w:numId w:val="19"/>
        </w:numPr>
        <w:spacing w:after="60"/>
        <w:ind w:left="360"/>
        <w:rPr>
          <w:rFonts w:ascii="Arial" w:hAnsi="Arial" w:cs="Arial"/>
          <w:b/>
          <w:sz w:val="22"/>
          <w:szCs w:val="22"/>
        </w:rPr>
      </w:pPr>
      <w:r w:rsidRPr="00C62B87">
        <w:rPr>
          <w:rFonts w:ascii="Arial" w:hAnsi="Arial" w:cs="Arial"/>
          <w:b/>
          <w:sz w:val="22"/>
          <w:szCs w:val="22"/>
        </w:rPr>
        <w:t xml:space="preserve">Specific Aims/Objectives </w:t>
      </w:r>
    </w:p>
    <w:p w14:paraId="68732ABF" w14:textId="5E6748DB" w:rsidR="00AF0BC7" w:rsidRPr="00C62B87" w:rsidRDefault="42BA134B" w:rsidP="00AF0BC7">
      <w:pPr>
        <w:pStyle w:val="ListParagraph"/>
        <w:spacing w:after="60"/>
        <w:ind w:left="360"/>
        <w:rPr>
          <w:rFonts w:ascii="Arial" w:hAnsi="Arial" w:cs="Arial"/>
          <w:sz w:val="22"/>
          <w:szCs w:val="22"/>
        </w:rPr>
      </w:pPr>
      <w:r w:rsidRPr="00C62B87">
        <w:rPr>
          <w:rFonts w:ascii="Arial" w:hAnsi="Arial" w:cs="Arial"/>
          <w:b/>
          <w:bCs/>
          <w:sz w:val="22"/>
          <w:szCs w:val="22"/>
        </w:rPr>
        <w:t>Primary Aim</w:t>
      </w:r>
      <w:r w:rsidR="502C764C" w:rsidRPr="00C62B87">
        <w:rPr>
          <w:rFonts w:ascii="Arial" w:hAnsi="Arial" w:cs="Arial"/>
          <w:sz w:val="22"/>
          <w:szCs w:val="22"/>
        </w:rPr>
        <w:t xml:space="preserve">: </w:t>
      </w:r>
      <w:r w:rsidR="24232E64" w:rsidRPr="00C62B87">
        <w:rPr>
          <w:rFonts w:ascii="Arial" w:hAnsi="Arial" w:cs="Arial"/>
          <w:sz w:val="22"/>
          <w:szCs w:val="22"/>
        </w:rPr>
        <w:t>To</w:t>
      </w:r>
      <w:r w:rsidR="4EBE9EB3" w:rsidRPr="00C62B87">
        <w:rPr>
          <w:rFonts w:ascii="Arial" w:hAnsi="Arial" w:cs="Arial"/>
          <w:sz w:val="22"/>
          <w:szCs w:val="22"/>
        </w:rPr>
        <w:t xml:space="preserve"> </w:t>
      </w:r>
      <w:r w:rsidR="00875C64" w:rsidRPr="00C62B87">
        <w:rPr>
          <w:rFonts w:ascii="Arial" w:hAnsi="Arial" w:cs="Arial"/>
          <w:sz w:val="22"/>
          <w:szCs w:val="22"/>
        </w:rPr>
        <w:t xml:space="preserve">determine the most frequent </w:t>
      </w:r>
      <w:r w:rsidR="6E276029" w:rsidRPr="00C62B87">
        <w:rPr>
          <w:rFonts w:ascii="Arial" w:hAnsi="Arial" w:cs="Arial"/>
          <w:sz w:val="22"/>
          <w:szCs w:val="22"/>
        </w:rPr>
        <w:t xml:space="preserve">fracture </w:t>
      </w:r>
      <w:r w:rsidR="00875C64" w:rsidRPr="00C62B87">
        <w:rPr>
          <w:rFonts w:ascii="Arial" w:hAnsi="Arial" w:cs="Arial"/>
          <w:sz w:val="22"/>
          <w:szCs w:val="22"/>
        </w:rPr>
        <w:t>patterns and associated treatment characteristics</w:t>
      </w:r>
      <w:r w:rsidR="001C22D0" w:rsidRPr="00C62B87">
        <w:rPr>
          <w:rFonts w:ascii="Arial" w:hAnsi="Arial" w:cs="Arial"/>
          <w:sz w:val="22"/>
          <w:szCs w:val="22"/>
        </w:rPr>
        <w:t>, and to compare intraoperative outcomes across injury and treatment variations</w:t>
      </w:r>
      <w:r w:rsidR="6E276029" w:rsidRPr="00C62B87">
        <w:rPr>
          <w:rFonts w:ascii="Arial" w:hAnsi="Arial" w:cs="Arial"/>
          <w:sz w:val="22"/>
          <w:szCs w:val="22"/>
        </w:rPr>
        <w:t>,</w:t>
      </w:r>
      <w:r w:rsidR="24232E64" w:rsidRPr="00C62B87">
        <w:rPr>
          <w:rFonts w:ascii="Arial" w:hAnsi="Arial" w:cs="Arial"/>
          <w:sz w:val="22"/>
          <w:szCs w:val="22"/>
        </w:rPr>
        <w:t xml:space="preserve"> for </w:t>
      </w:r>
      <w:r w:rsidR="70FADE7A" w:rsidRPr="00C62B87">
        <w:rPr>
          <w:rFonts w:ascii="Arial" w:hAnsi="Arial" w:cs="Arial"/>
          <w:sz w:val="22"/>
          <w:szCs w:val="22"/>
        </w:rPr>
        <w:t>pediatric</w:t>
      </w:r>
      <w:r w:rsidR="24232E64" w:rsidRPr="00C62B87">
        <w:rPr>
          <w:rFonts w:ascii="Arial" w:hAnsi="Arial" w:cs="Arial"/>
          <w:sz w:val="22"/>
          <w:szCs w:val="22"/>
        </w:rPr>
        <w:t xml:space="preserve"> </w:t>
      </w:r>
      <w:r w:rsidR="3C9A4EDA" w:rsidRPr="00C62B87">
        <w:rPr>
          <w:rFonts w:ascii="Arial" w:hAnsi="Arial" w:cs="Arial"/>
          <w:sz w:val="22"/>
          <w:szCs w:val="22"/>
        </w:rPr>
        <w:t>t</w:t>
      </w:r>
      <w:r w:rsidR="24232E64" w:rsidRPr="00C62B87">
        <w:rPr>
          <w:rFonts w:ascii="Arial" w:hAnsi="Arial" w:cs="Arial"/>
          <w:sz w:val="22"/>
          <w:szCs w:val="22"/>
        </w:rPr>
        <w:t>horacolumbar</w:t>
      </w:r>
      <w:r w:rsidR="609849DA" w:rsidRPr="00C62B87">
        <w:rPr>
          <w:rFonts w:ascii="Arial" w:hAnsi="Arial" w:cs="Arial"/>
          <w:sz w:val="22"/>
          <w:szCs w:val="22"/>
        </w:rPr>
        <w:t xml:space="preserve"> (TL)</w:t>
      </w:r>
      <w:r w:rsidR="24232E64" w:rsidRPr="00C62B87">
        <w:rPr>
          <w:rFonts w:ascii="Arial" w:hAnsi="Arial" w:cs="Arial"/>
          <w:sz w:val="22"/>
          <w:szCs w:val="22"/>
        </w:rPr>
        <w:t xml:space="preserve"> </w:t>
      </w:r>
      <w:r w:rsidR="3C9A4EDA" w:rsidRPr="00C62B87">
        <w:rPr>
          <w:rFonts w:ascii="Arial" w:hAnsi="Arial" w:cs="Arial"/>
          <w:sz w:val="22"/>
          <w:szCs w:val="22"/>
        </w:rPr>
        <w:t>s</w:t>
      </w:r>
      <w:r w:rsidR="24232E64" w:rsidRPr="00C62B87">
        <w:rPr>
          <w:rFonts w:ascii="Arial" w:hAnsi="Arial" w:cs="Arial"/>
          <w:sz w:val="22"/>
          <w:szCs w:val="22"/>
        </w:rPr>
        <w:t xml:space="preserve">pinal </w:t>
      </w:r>
      <w:r w:rsidR="3C9A4EDA" w:rsidRPr="00C62B87">
        <w:rPr>
          <w:rFonts w:ascii="Arial" w:hAnsi="Arial" w:cs="Arial"/>
          <w:sz w:val="22"/>
          <w:szCs w:val="22"/>
        </w:rPr>
        <w:t>t</w:t>
      </w:r>
      <w:r w:rsidR="24232E64" w:rsidRPr="00C62B87">
        <w:rPr>
          <w:rFonts w:ascii="Arial" w:hAnsi="Arial" w:cs="Arial"/>
          <w:sz w:val="22"/>
          <w:szCs w:val="22"/>
        </w:rPr>
        <w:t xml:space="preserve">rauma treated at CORTICES institutions. </w:t>
      </w:r>
      <w:r w:rsidR="00AF0BC7" w:rsidRPr="00C62B87">
        <w:rPr>
          <w:rFonts w:ascii="Arial" w:hAnsi="Arial" w:cs="Arial"/>
          <w:sz w:val="22"/>
          <w:szCs w:val="22"/>
        </w:rPr>
        <w:fldChar w:fldCharType="begin"/>
      </w:r>
      <w:r w:rsidR="00AF0BC7" w:rsidRPr="00C62B87">
        <w:rPr>
          <w:rFonts w:ascii="Arial" w:hAnsi="Arial" w:cs="Arial"/>
          <w:sz w:val="22"/>
          <w:szCs w:val="22"/>
        </w:rPr>
        <w:instrText xml:space="preserve"> COMMENTS  \* FirstCap  \* MERGEFORMAT </w:instrText>
      </w:r>
      <w:r w:rsidR="00AF0BC7" w:rsidRPr="00C62B87">
        <w:rPr>
          <w:rFonts w:ascii="Arial" w:hAnsi="Arial" w:cs="Arial"/>
          <w:sz w:val="22"/>
          <w:szCs w:val="22"/>
        </w:rPr>
        <w:fldChar w:fldCharType="end"/>
      </w:r>
    </w:p>
    <w:p w14:paraId="253BDBE5" w14:textId="388766A8" w:rsidR="00AF0BC7" w:rsidRPr="00C62B87" w:rsidRDefault="42BA134B" w:rsidP="78C19C3D">
      <w:pPr>
        <w:pStyle w:val="ListParagraph"/>
        <w:spacing w:after="60"/>
        <w:rPr>
          <w:rFonts w:ascii="Arial" w:hAnsi="Arial" w:cs="Arial"/>
          <w:sz w:val="22"/>
          <w:szCs w:val="22"/>
        </w:rPr>
      </w:pPr>
      <w:r w:rsidRPr="00C62B87">
        <w:rPr>
          <w:rFonts w:ascii="Arial" w:hAnsi="Arial" w:cs="Arial"/>
          <w:sz w:val="22"/>
          <w:szCs w:val="22"/>
          <w:u w:val="single"/>
        </w:rPr>
        <w:t>Primary Hypothesis</w:t>
      </w:r>
      <w:r w:rsidRPr="00C62B87">
        <w:rPr>
          <w:rFonts w:ascii="Arial" w:hAnsi="Arial" w:cs="Arial"/>
          <w:sz w:val="22"/>
          <w:szCs w:val="22"/>
        </w:rPr>
        <w:t xml:space="preserve">: </w:t>
      </w:r>
      <w:r w:rsidR="475A330A" w:rsidRPr="00C62B87">
        <w:rPr>
          <w:rFonts w:ascii="Arial" w:hAnsi="Arial" w:cs="Arial"/>
          <w:sz w:val="22"/>
          <w:szCs w:val="22"/>
        </w:rPr>
        <w:t>The most common fracture pattern in pediatric thoracolumbar trauma will be burst-type fractures, with posterior spinal fusion spanning two levels above and below the injured segment as the predominant surgical treatment</w:t>
      </w:r>
      <w:r w:rsidR="757ADDD6" w:rsidRPr="00C62B87">
        <w:rPr>
          <w:rFonts w:ascii="Arial" w:hAnsi="Arial" w:cs="Arial"/>
          <w:sz w:val="22"/>
          <w:szCs w:val="22"/>
        </w:rPr>
        <w:t xml:space="preserve"> across institutions</w:t>
      </w:r>
      <w:r w:rsidR="475A330A" w:rsidRPr="00C62B87">
        <w:rPr>
          <w:rFonts w:ascii="Arial" w:hAnsi="Arial" w:cs="Arial"/>
          <w:sz w:val="22"/>
          <w:szCs w:val="22"/>
        </w:rPr>
        <w:t xml:space="preserve">. </w:t>
      </w:r>
    </w:p>
    <w:p w14:paraId="046FB95C" w14:textId="4A788228" w:rsidR="00AF0BC7" w:rsidRPr="00C62B87" w:rsidRDefault="075301D0" w:rsidP="0BE9309D">
      <w:pPr>
        <w:pStyle w:val="ListParagraph"/>
        <w:shd w:val="clear" w:color="auto" w:fill="FFFFFF" w:themeFill="background1"/>
        <w:rPr>
          <w:rFonts w:ascii="Arial" w:eastAsia="Segoe UI" w:hAnsi="Arial" w:cs="Arial"/>
          <w:color w:val="333333"/>
          <w:sz w:val="18"/>
          <w:szCs w:val="18"/>
        </w:rPr>
      </w:pPr>
      <w:r w:rsidRPr="00C62B87">
        <w:rPr>
          <w:rFonts w:ascii="Arial" w:hAnsi="Arial" w:cs="Arial"/>
          <w:sz w:val="22"/>
          <w:szCs w:val="22"/>
          <w:u w:val="single"/>
        </w:rPr>
        <w:t>Primary Outcome</w:t>
      </w:r>
      <w:r w:rsidRPr="00C62B87">
        <w:rPr>
          <w:rFonts w:ascii="Arial" w:hAnsi="Arial" w:cs="Arial"/>
          <w:sz w:val="22"/>
          <w:szCs w:val="22"/>
        </w:rPr>
        <w:t xml:space="preserve">: </w:t>
      </w:r>
      <w:r w:rsidR="48E1FE51" w:rsidRPr="00C62B87">
        <w:rPr>
          <w:rFonts w:ascii="Arial" w:hAnsi="Arial" w:cs="Arial"/>
          <w:sz w:val="22"/>
          <w:szCs w:val="22"/>
        </w:rPr>
        <w:t>Preoperative diagnostic</w:t>
      </w:r>
      <w:r w:rsidR="31FA4915" w:rsidRPr="00C62B87">
        <w:rPr>
          <w:rFonts w:ascii="Arial" w:hAnsi="Arial" w:cs="Arial"/>
          <w:sz w:val="22"/>
          <w:szCs w:val="22"/>
        </w:rPr>
        <w:t xml:space="preserve"> characteristics </w:t>
      </w:r>
      <w:r w:rsidR="001C22D0" w:rsidRPr="00C62B87">
        <w:rPr>
          <w:rFonts w:ascii="Arial" w:hAnsi="Arial" w:cs="Arial"/>
          <w:sz w:val="22"/>
          <w:szCs w:val="22"/>
        </w:rPr>
        <w:t xml:space="preserve">will include </w:t>
      </w:r>
      <w:r w:rsidR="31FA4915" w:rsidRPr="00C62B87">
        <w:rPr>
          <w:rFonts w:ascii="Arial" w:hAnsi="Arial" w:cs="Arial"/>
          <w:sz w:val="22"/>
          <w:szCs w:val="22"/>
        </w:rPr>
        <w:t>mechanism of injury,</w:t>
      </w:r>
      <w:r w:rsidR="48E1FE51" w:rsidRPr="00C62B87">
        <w:rPr>
          <w:rFonts w:ascii="Arial" w:hAnsi="Arial" w:cs="Arial"/>
          <w:sz w:val="22"/>
          <w:szCs w:val="22"/>
        </w:rPr>
        <w:t xml:space="preserve"> </w:t>
      </w:r>
      <w:r w:rsidR="4ADE9F5F" w:rsidRPr="00C62B87">
        <w:rPr>
          <w:rFonts w:ascii="Arial" w:hAnsi="Arial" w:cs="Arial"/>
          <w:sz w:val="22"/>
          <w:szCs w:val="22"/>
        </w:rPr>
        <w:t xml:space="preserve">fracture </w:t>
      </w:r>
      <w:r w:rsidR="48E1FE51" w:rsidRPr="00C62B87">
        <w:rPr>
          <w:rFonts w:ascii="Arial" w:hAnsi="Arial" w:cs="Arial"/>
          <w:sz w:val="22"/>
          <w:szCs w:val="22"/>
        </w:rPr>
        <w:t xml:space="preserve">classification using the AOTL trauma classification and the TLICS score. </w:t>
      </w:r>
      <w:r w:rsidR="001C22D0" w:rsidRPr="00C62B87">
        <w:rPr>
          <w:rFonts w:ascii="Arial" w:hAnsi="Arial" w:cs="Arial"/>
          <w:sz w:val="22"/>
          <w:szCs w:val="22"/>
        </w:rPr>
        <w:t>Treatment characteristics will include specifics of s</w:t>
      </w:r>
      <w:r w:rsidR="76615298" w:rsidRPr="00C62B87">
        <w:rPr>
          <w:rFonts w:ascii="Arial" w:hAnsi="Arial" w:cs="Arial"/>
          <w:sz w:val="22"/>
          <w:szCs w:val="22"/>
        </w:rPr>
        <w:t>urgical intervention (</w:t>
      </w:r>
      <w:r w:rsidR="125DC6AF" w:rsidRPr="00C62B87">
        <w:rPr>
          <w:rFonts w:ascii="Arial" w:hAnsi="Arial" w:cs="Arial"/>
          <w:sz w:val="22"/>
          <w:szCs w:val="22"/>
        </w:rPr>
        <w:t>instrumentation with fusion, instrumentation without fusion, posterior only, anterior only, anterior and posterior)</w:t>
      </w:r>
      <w:r w:rsidR="76615298" w:rsidRPr="00C62B87">
        <w:rPr>
          <w:rFonts w:ascii="Arial" w:hAnsi="Arial" w:cs="Arial"/>
          <w:sz w:val="22"/>
          <w:szCs w:val="22"/>
        </w:rPr>
        <w:t>, instrumented levels</w:t>
      </w:r>
      <w:r w:rsidR="1E3F37EB" w:rsidRPr="00C62B87">
        <w:rPr>
          <w:rFonts w:ascii="Arial" w:hAnsi="Arial" w:cs="Arial"/>
          <w:sz w:val="22"/>
          <w:szCs w:val="22"/>
        </w:rPr>
        <w:t xml:space="preserve">, </w:t>
      </w:r>
      <w:r w:rsidR="001C22D0" w:rsidRPr="00C62B87">
        <w:rPr>
          <w:rFonts w:ascii="Arial" w:hAnsi="Arial" w:cs="Arial"/>
          <w:sz w:val="22"/>
          <w:szCs w:val="22"/>
        </w:rPr>
        <w:t xml:space="preserve">and </w:t>
      </w:r>
      <w:r w:rsidR="18B3F2ED" w:rsidRPr="00C62B87">
        <w:rPr>
          <w:rFonts w:ascii="Arial" w:hAnsi="Arial" w:cs="Arial"/>
          <w:sz w:val="22"/>
          <w:szCs w:val="22"/>
        </w:rPr>
        <w:t xml:space="preserve">institution </w:t>
      </w:r>
      <w:r w:rsidR="1E3F37EB" w:rsidRPr="00C62B87">
        <w:rPr>
          <w:rFonts w:ascii="Arial" w:hAnsi="Arial" w:cs="Arial"/>
          <w:sz w:val="22"/>
          <w:szCs w:val="22"/>
        </w:rPr>
        <w:t>departments involved in surgery</w:t>
      </w:r>
      <w:r w:rsidR="001C22D0" w:rsidRPr="00C62B87">
        <w:rPr>
          <w:rFonts w:ascii="Arial" w:hAnsi="Arial" w:cs="Arial"/>
          <w:sz w:val="22"/>
          <w:szCs w:val="22"/>
        </w:rPr>
        <w:t xml:space="preserve"> (Orthopedics and/or Neurosurgery). Intraoperative outcomes will include estimated blood loss (EBL)</w:t>
      </w:r>
      <w:r w:rsidR="7C9CF503" w:rsidRPr="00C62B87">
        <w:rPr>
          <w:rFonts w:ascii="Arial" w:hAnsi="Arial" w:cs="Arial"/>
          <w:sz w:val="22"/>
          <w:szCs w:val="22"/>
        </w:rPr>
        <w:t>,</w:t>
      </w:r>
      <w:r w:rsidR="001C22D0" w:rsidRPr="00C62B87">
        <w:rPr>
          <w:rFonts w:ascii="Arial" w:hAnsi="Arial" w:cs="Arial"/>
          <w:sz w:val="22"/>
          <w:szCs w:val="22"/>
        </w:rPr>
        <w:t xml:space="preserve"> </w:t>
      </w:r>
      <w:r w:rsidR="7C9CF503" w:rsidRPr="00C62B87">
        <w:rPr>
          <w:rFonts w:ascii="Arial" w:hAnsi="Arial" w:cs="Arial"/>
          <w:sz w:val="22"/>
          <w:szCs w:val="22"/>
        </w:rPr>
        <w:t>neuromonitoring changes during case</w:t>
      </w:r>
      <w:r w:rsidR="001C22D0" w:rsidRPr="00C62B87">
        <w:rPr>
          <w:rFonts w:ascii="Arial" w:hAnsi="Arial" w:cs="Arial"/>
          <w:sz w:val="22"/>
          <w:szCs w:val="22"/>
        </w:rPr>
        <w:t>,</w:t>
      </w:r>
      <w:r w:rsidR="7C9CF503" w:rsidRPr="00C62B87">
        <w:rPr>
          <w:rFonts w:ascii="Arial" w:hAnsi="Arial" w:cs="Arial"/>
          <w:sz w:val="22"/>
          <w:szCs w:val="22"/>
        </w:rPr>
        <w:t xml:space="preserve"> and durotomy.</w:t>
      </w:r>
    </w:p>
    <w:p w14:paraId="4D26B7BE" w14:textId="77777777" w:rsidR="00AF0BC7" w:rsidRPr="00C62B87" w:rsidRDefault="00AF0BC7" w:rsidP="00AF0BC7">
      <w:pPr>
        <w:pStyle w:val="ListParagraph"/>
        <w:spacing w:after="60"/>
        <w:rPr>
          <w:rFonts w:ascii="Arial" w:hAnsi="Arial" w:cs="Arial"/>
          <w:sz w:val="22"/>
          <w:szCs w:val="22"/>
        </w:rPr>
      </w:pPr>
    </w:p>
    <w:p w14:paraId="6163CC23" w14:textId="77777777" w:rsidR="00AF0BC7" w:rsidRPr="00C62B87" w:rsidRDefault="075301D0" w:rsidP="15E98ED3">
      <w:pPr>
        <w:pStyle w:val="ListParagraph"/>
        <w:spacing w:after="60"/>
        <w:ind w:left="360"/>
        <w:rPr>
          <w:rFonts w:ascii="Arial" w:hAnsi="Arial" w:cs="Arial"/>
          <w:b/>
          <w:bCs/>
          <w:sz w:val="22"/>
          <w:szCs w:val="22"/>
        </w:rPr>
      </w:pPr>
      <w:r w:rsidRPr="00C62B87">
        <w:rPr>
          <w:rFonts w:ascii="Arial" w:hAnsi="Arial" w:cs="Arial"/>
          <w:b/>
          <w:bCs/>
          <w:sz w:val="22"/>
          <w:szCs w:val="22"/>
        </w:rPr>
        <w:t>Secondary Aims, Hypotheses, Outcomes:</w:t>
      </w:r>
    </w:p>
    <w:p w14:paraId="4C9B4BEE" w14:textId="2605AA43" w:rsidR="00AF0BC7" w:rsidRPr="00C62B87" w:rsidRDefault="1AA130B2" w:rsidP="00AF0BC7">
      <w:pPr>
        <w:pStyle w:val="ListParagraph"/>
        <w:spacing w:after="60"/>
        <w:rPr>
          <w:rFonts w:ascii="Arial" w:hAnsi="Arial" w:cs="Arial"/>
          <w:sz w:val="22"/>
          <w:szCs w:val="22"/>
        </w:rPr>
      </w:pPr>
      <w:r w:rsidRPr="00C62B87">
        <w:rPr>
          <w:rFonts w:ascii="Arial" w:hAnsi="Arial" w:cs="Arial"/>
          <w:b/>
          <w:bCs/>
          <w:sz w:val="22"/>
          <w:szCs w:val="22"/>
        </w:rPr>
        <w:t xml:space="preserve">Secondary </w:t>
      </w:r>
      <w:r w:rsidR="075301D0" w:rsidRPr="00C62B87">
        <w:rPr>
          <w:rFonts w:ascii="Arial" w:hAnsi="Arial" w:cs="Arial"/>
          <w:b/>
          <w:bCs/>
          <w:sz w:val="22"/>
          <w:szCs w:val="22"/>
        </w:rPr>
        <w:t>Aim 1</w:t>
      </w:r>
      <w:r w:rsidR="075301D0" w:rsidRPr="00C62B87">
        <w:rPr>
          <w:rFonts w:ascii="Arial" w:hAnsi="Arial" w:cs="Arial"/>
          <w:sz w:val="22"/>
          <w:szCs w:val="22"/>
        </w:rPr>
        <w:t xml:space="preserve">: </w:t>
      </w:r>
      <w:r w:rsidR="5182A8CC" w:rsidRPr="00C62B87">
        <w:rPr>
          <w:rFonts w:ascii="Arial" w:hAnsi="Arial" w:cs="Arial"/>
          <w:sz w:val="22"/>
          <w:szCs w:val="22"/>
        </w:rPr>
        <w:t xml:space="preserve">To </w:t>
      </w:r>
      <w:r w:rsidR="00875C64" w:rsidRPr="00C62B87">
        <w:rPr>
          <w:rFonts w:ascii="Arial" w:hAnsi="Arial" w:cs="Arial"/>
          <w:sz w:val="22"/>
          <w:szCs w:val="22"/>
        </w:rPr>
        <w:t xml:space="preserve">estimate the frequency of </w:t>
      </w:r>
      <w:r w:rsidR="69C0DC0D" w:rsidRPr="00C62B87">
        <w:rPr>
          <w:rFonts w:ascii="Arial" w:hAnsi="Arial" w:cs="Arial"/>
          <w:sz w:val="22"/>
          <w:szCs w:val="22"/>
        </w:rPr>
        <w:t>reoperation</w:t>
      </w:r>
      <w:r w:rsidR="5182A8CC" w:rsidRPr="00C62B87">
        <w:rPr>
          <w:rFonts w:ascii="Arial" w:hAnsi="Arial" w:cs="Arial"/>
          <w:sz w:val="22"/>
          <w:szCs w:val="22"/>
        </w:rPr>
        <w:t xml:space="preserve"> and </w:t>
      </w:r>
      <w:r w:rsidR="00875C64" w:rsidRPr="00C62B87">
        <w:rPr>
          <w:rFonts w:ascii="Arial" w:hAnsi="Arial" w:cs="Arial"/>
          <w:sz w:val="22"/>
          <w:szCs w:val="22"/>
        </w:rPr>
        <w:t xml:space="preserve">to determine the most common </w:t>
      </w:r>
      <w:r w:rsidR="5182A8CC" w:rsidRPr="00C62B87">
        <w:rPr>
          <w:rFonts w:ascii="Arial" w:hAnsi="Arial" w:cs="Arial"/>
          <w:sz w:val="22"/>
          <w:szCs w:val="22"/>
        </w:rPr>
        <w:t>complication</w:t>
      </w:r>
      <w:r w:rsidR="00875C64" w:rsidRPr="00C62B87">
        <w:rPr>
          <w:rFonts w:ascii="Arial" w:hAnsi="Arial" w:cs="Arial"/>
          <w:sz w:val="22"/>
          <w:szCs w:val="22"/>
        </w:rPr>
        <w:t>s</w:t>
      </w:r>
      <w:r w:rsidR="5182A8CC" w:rsidRPr="00C62B87">
        <w:rPr>
          <w:rFonts w:ascii="Arial" w:hAnsi="Arial" w:cs="Arial"/>
          <w:sz w:val="22"/>
          <w:szCs w:val="22"/>
        </w:rPr>
        <w:t xml:space="preserve"> following spinal surgery for TL trauma</w:t>
      </w:r>
      <w:r w:rsidR="00AB8301" w:rsidRPr="00C62B87">
        <w:rPr>
          <w:rFonts w:ascii="Arial" w:hAnsi="Arial" w:cs="Arial"/>
          <w:sz w:val="22"/>
          <w:szCs w:val="22"/>
        </w:rPr>
        <w:t xml:space="preserve"> in pediatric patients treated at CORTICES institutions.</w:t>
      </w:r>
      <w:r w:rsidR="5182A8CC" w:rsidRPr="00C62B87">
        <w:rPr>
          <w:rFonts w:ascii="Arial" w:hAnsi="Arial" w:cs="Arial"/>
          <w:sz w:val="22"/>
          <w:szCs w:val="22"/>
        </w:rPr>
        <w:t xml:space="preserve"> </w:t>
      </w:r>
    </w:p>
    <w:p w14:paraId="7CBCD4E8" w14:textId="31ED0288" w:rsidR="00AF0BC7" w:rsidRPr="00C62B87" w:rsidRDefault="075301D0" w:rsidP="00AF0BC7">
      <w:pPr>
        <w:pStyle w:val="ListParagraph"/>
        <w:spacing w:after="60"/>
        <w:ind w:left="1080"/>
        <w:rPr>
          <w:rFonts w:ascii="Arial" w:hAnsi="Arial" w:cs="Arial"/>
          <w:sz w:val="22"/>
          <w:szCs w:val="22"/>
        </w:rPr>
      </w:pPr>
      <w:r w:rsidRPr="00C62B87">
        <w:rPr>
          <w:rFonts w:ascii="Arial" w:hAnsi="Arial" w:cs="Arial"/>
          <w:sz w:val="22"/>
          <w:szCs w:val="22"/>
          <w:u w:val="single"/>
        </w:rPr>
        <w:t>Hypothesis</w:t>
      </w:r>
      <w:r w:rsidRPr="00C62B87">
        <w:rPr>
          <w:rFonts w:ascii="Arial" w:hAnsi="Arial" w:cs="Arial"/>
          <w:sz w:val="22"/>
          <w:szCs w:val="22"/>
        </w:rPr>
        <w:t xml:space="preserve">: </w:t>
      </w:r>
      <w:r w:rsidR="53EEB94D" w:rsidRPr="00C62B87">
        <w:rPr>
          <w:rFonts w:ascii="Arial" w:hAnsi="Arial" w:cs="Arial"/>
          <w:sz w:val="22"/>
          <w:szCs w:val="22"/>
        </w:rPr>
        <w:t xml:space="preserve">Pediatric patients </w:t>
      </w:r>
      <w:r w:rsidR="669760BA" w:rsidRPr="00C62B87">
        <w:rPr>
          <w:rFonts w:ascii="Arial" w:hAnsi="Arial" w:cs="Arial"/>
          <w:sz w:val="22"/>
          <w:szCs w:val="22"/>
        </w:rPr>
        <w:t xml:space="preserve">undergoing spinal surgery for thoracolumbar trauma will </w:t>
      </w:r>
      <w:r w:rsidR="53EEB94D" w:rsidRPr="00C62B87">
        <w:rPr>
          <w:rFonts w:ascii="Arial" w:hAnsi="Arial" w:cs="Arial"/>
          <w:sz w:val="22"/>
          <w:szCs w:val="22"/>
        </w:rPr>
        <w:t xml:space="preserve">have a low rate of reoperation </w:t>
      </w:r>
      <w:r w:rsidR="6DA6511E" w:rsidRPr="00C62B87">
        <w:rPr>
          <w:rFonts w:ascii="Arial" w:hAnsi="Arial" w:cs="Arial"/>
          <w:sz w:val="22"/>
          <w:szCs w:val="22"/>
        </w:rPr>
        <w:t xml:space="preserve">and implant related issues will be the most common complications </w:t>
      </w:r>
      <w:r w:rsidR="53EEB94D" w:rsidRPr="00C62B87">
        <w:rPr>
          <w:rFonts w:ascii="Arial" w:hAnsi="Arial" w:cs="Arial"/>
          <w:sz w:val="22"/>
          <w:szCs w:val="22"/>
        </w:rPr>
        <w:t>following spinal surgery for TL trauma</w:t>
      </w:r>
      <w:r w:rsidR="55916C26" w:rsidRPr="00C62B87">
        <w:rPr>
          <w:rFonts w:ascii="Arial" w:hAnsi="Arial" w:cs="Arial"/>
          <w:sz w:val="22"/>
          <w:szCs w:val="22"/>
        </w:rPr>
        <w:t>.</w:t>
      </w:r>
    </w:p>
    <w:p w14:paraId="7340B440" w14:textId="0D95844F" w:rsidR="00AF0BC7" w:rsidRPr="00C62B87" w:rsidRDefault="075301D0" w:rsidP="00AF0BC7">
      <w:pPr>
        <w:pStyle w:val="ListParagraph"/>
        <w:spacing w:after="60"/>
        <w:ind w:left="1080"/>
        <w:rPr>
          <w:rFonts w:ascii="Arial" w:hAnsi="Arial" w:cs="Arial"/>
          <w:sz w:val="22"/>
          <w:szCs w:val="22"/>
        </w:rPr>
      </w:pPr>
      <w:r w:rsidRPr="00C62B87">
        <w:rPr>
          <w:rFonts w:ascii="Arial" w:hAnsi="Arial" w:cs="Arial"/>
          <w:sz w:val="22"/>
          <w:szCs w:val="22"/>
          <w:u w:val="single"/>
        </w:rPr>
        <w:t>Outcome</w:t>
      </w:r>
      <w:r w:rsidRPr="00C62B87">
        <w:rPr>
          <w:rFonts w:ascii="Arial" w:hAnsi="Arial" w:cs="Arial"/>
          <w:sz w:val="22"/>
          <w:szCs w:val="22"/>
        </w:rPr>
        <w:t>:</w:t>
      </w:r>
      <w:r w:rsidR="5182A8CC" w:rsidRPr="00C62B87">
        <w:rPr>
          <w:rFonts w:ascii="Arial" w:hAnsi="Arial" w:cs="Arial"/>
        </w:rPr>
        <w:t xml:space="preserve"> </w:t>
      </w:r>
      <w:r w:rsidR="00875C64" w:rsidRPr="00C62B87">
        <w:rPr>
          <w:rFonts w:ascii="Arial" w:hAnsi="Arial" w:cs="Arial"/>
          <w:sz w:val="22"/>
          <w:szCs w:val="22"/>
        </w:rPr>
        <w:t>The proportion of patients that return</w:t>
      </w:r>
      <w:r w:rsidR="53EEB94D" w:rsidRPr="00C62B87">
        <w:rPr>
          <w:rFonts w:ascii="Arial" w:hAnsi="Arial" w:cs="Arial"/>
          <w:sz w:val="22"/>
          <w:szCs w:val="22"/>
        </w:rPr>
        <w:t xml:space="preserve"> to </w:t>
      </w:r>
      <w:r w:rsidR="00875C64" w:rsidRPr="00C62B87">
        <w:rPr>
          <w:rFonts w:ascii="Arial" w:hAnsi="Arial" w:cs="Arial"/>
          <w:sz w:val="22"/>
          <w:szCs w:val="22"/>
        </w:rPr>
        <w:t xml:space="preserve">the </w:t>
      </w:r>
      <w:r w:rsidR="53EEB94D" w:rsidRPr="00C62B87">
        <w:rPr>
          <w:rFonts w:ascii="Arial" w:hAnsi="Arial" w:cs="Arial"/>
          <w:sz w:val="22"/>
          <w:szCs w:val="22"/>
        </w:rPr>
        <w:t xml:space="preserve">operating room and specifics of </w:t>
      </w:r>
      <w:r w:rsidR="10CCC56C" w:rsidRPr="00C62B87">
        <w:rPr>
          <w:rFonts w:ascii="Arial" w:hAnsi="Arial" w:cs="Arial"/>
          <w:sz w:val="22"/>
          <w:szCs w:val="22"/>
        </w:rPr>
        <w:t xml:space="preserve">return </w:t>
      </w:r>
      <w:r w:rsidR="53EEB94D" w:rsidRPr="00C62B87">
        <w:rPr>
          <w:rFonts w:ascii="Arial" w:hAnsi="Arial" w:cs="Arial"/>
          <w:sz w:val="22"/>
          <w:szCs w:val="22"/>
        </w:rPr>
        <w:t>surgery</w:t>
      </w:r>
      <w:r w:rsidR="00875C64" w:rsidRPr="00C62B87">
        <w:rPr>
          <w:rFonts w:ascii="Arial" w:hAnsi="Arial" w:cs="Arial"/>
          <w:sz w:val="22"/>
          <w:szCs w:val="22"/>
        </w:rPr>
        <w:t xml:space="preserve"> including</w:t>
      </w:r>
      <w:r w:rsidR="53EEB94D" w:rsidRPr="00C62B87">
        <w:rPr>
          <w:rFonts w:ascii="Arial" w:hAnsi="Arial" w:cs="Arial"/>
          <w:sz w:val="22"/>
          <w:szCs w:val="22"/>
        </w:rPr>
        <w:t xml:space="preserve"> surgery performed (I&amp;D for infection, removal of hardware), </w:t>
      </w:r>
      <w:r w:rsidR="3A64D3BD" w:rsidRPr="00C62B87">
        <w:rPr>
          <w:rFonts w:ascii="Arial" w:hAnsi="Arial" w:cs="Arial"/>
          <w:sz w:val="22"/>
          <w:szCs w:val="22"/>
        </w:rPr>
        <w:t>number of additional surgeries</w:t>
      </w:r>
      <w:r w:rsidR="2598A439" w:rsidRPr="00C62B87">
        <w:rPr>
          <w:rFonts w:ascii="Arial" w:hAnsi="Arial" w:cs="Arial"/>
          <w:sz w:val="22"/>
          <w:szCs w:val="22"/>
        </w:rPr>
        <w:t>, EBL of additional surgeries,</w:t>
      </w:r>
      <w:r w:rsidR="5182A8CC" w:rsidRPr="00C62B87">
        <w:rPr>
          <w:rFonts w:ascii="Arial" w:hAnsi="Arial" w:cs="Arial"/>
          <w:sz w:val="22"/>
          <w:szCs w:val="22"/>
        </w:rPr>
        <w:t xml:space="preserve"> and complications</w:t>
      </w:r>
      <w:r w:rsidR="66869D1A" w:rsidRPr="00C62B87">
        <w:rPr>
          <w:rFonts w:ascii="Arial" w:hAnsi="Arial" w:cs="Arial"/>
          <w:sz w:val="22"/>
          <w:szCs w:val="22"/>
        </w:rPr>
        <w:t xml:space="preserve"> resulting from initial and additional surgeries</w:t>
      </w:r>
      <w:r w:rsidR="5182A8CC" w:rsidRPr="00C62B87">
        <w:rPr>
          <w:rFonts w:ascii="Arial" w:hAnsi="Arial" w:cs="Arial"/>
          <w:sz w:val="22"/>
          <w:szCs w:val="22"/>
        </w:rPr>
        <w:t xml:space="preserve">. </w:t>
      </w:r>
    </w:p>
    <w:p w14:paraId="42D6AD73" w14:textId="3C017A47" w:rsidR="17CB845C" w:rsidRPr="00C62B87" w:rsidRDefault="17CB845C" w:rsidP="78C19C3D">
      <w:pPr>
        <w:pStyle w:val="ListParagraph"/>
        <w:rPr>
          <w:rFonts w:ascii="Arial" w:hAnsi="Arial" w:cs="Arial"/>
          <w:sz w:val="22"/>
          <w:szCs w:val="22"/>
        </w:rPr>
      </w:pPr>
      <w:r w:rsidRPr="00C62B87">
        <w:rPr>
          <w:rFonts w:ascii="Arial" w:hAnsi="Arial" w:cs="Arial"/>
          <w:b/>
          <w:bCs/>
          <w:sz w:val="22"/>
          <w:szCs w:val="22"/>
        </w:rPr>
        <w:t xml:space="preserve">Secondary </w:t>
      </w:r>
      <w:r w:rsidR="31179542" w:rsidRPr="00C62B87">
        <w:rPr>
          <w:rFonts w:ascii="Arial" w:hAnsi="Arial" w:cs="Arial"/>
          <w:b/>
          <w:bCs/>
          <w:sz w:val="22"/>
          <w:szCs w:val="22"/>
        </w:rPr>
        <w:t xml:space="preserve">Aim </w:t>
      </w:r>
      <w:r w:rsidR="0ACE6C4E" w:rsidRPr="00C62B87">
        <w:rPr>
          <w:rFonts w:ascii="Arial" w:hAnsi="Arial" w:cs="Arial"/>
          <w:b/>
          <w:bCs/>
          <w:sz w:val="22"/>
          <w:szCs w:val="22"/>
        </w:rPr>
        <w:t>2</w:t>
      </w:r>
      <w:r w:rsidR="31179542" w:rsidRPr="00C62B87">
        <w:rPr>
          <w:rFonts w:ascii="Arial" w:hAnsi="Arial" w:cs="Arial"/>
          <w:sz w:val="22"/>
          <w:szCs w:val="22"/>
        </w:rPr>
        <w:t xml:space="preserve">: </w:t>
      </w:r>
      <w:r w:rsidR="1F28D90F" w:rsidRPr="00C62B87">
        <w:rPr>
          <w:rFonts w:ascii="Arial" w:hAnsi="Arial" w:cs="Arial"/>
          <w:sz w:val="22"/>
          <w:szCs w:val="22"/>
        </w:rPr>
        <w:t xml:space="preserve">To </w:t>
      </w:r>
      <w:r w:rsidR="00DD1C70" w:rsidRPr="00C62B87">
        <w:rPr>
          <w:rFonts w:ascii="Arial" w:hAnsi="Arial" w:cs="Arial"/>
          <w:sz w:val="22"/>
          <w:szCs w:val="22"/>
        </w:rPr>
        <w:t xml:space="preserve">determine </w:t>
      </w:r>
      <w:r w:rsidR="1F28D90F" w:rsidRPr="00C62B87">
        <w:rPr>
          <w:rFonts w:ascii="Arial" w:hAnsi="Arial" w:cs="Arial"/>
          <w:sz w:val="22"/>
          <w:szCs w:val="22"/>
        </w:rPr>
        <w:t>both regional and surgeon-specific differences in the surgical management of pediatric thoracolumbar trauma, including treating surgeon specialties and surgical approaches, across CORTICES institutions</w:t>
      </w:r>
    </w:p>
    <w:p w14:paraId="5EF9946C" w14:textId="471D087D" w:rsidR="00E4422B" w:rsidRPr="00C62B87" w:rsidRDefault="31179542" w:rsidP="00E4422B">
      <w:pPr>
        <w:pStyle w:val="ListParagraph"/>
        <w:spacing w:after="60"/>
        <w:ind w:left="1080"/>
        <w:rPr>
          <w:rFonts w:ascii="Arial" w:hAnsi="Arial" w:cs="Arial"/>
          <w:sz w:val="22"/>
          <w:szCs w:val="22"/>
        </w:rPr>
      </w:pPr>
      <w:r w:rsidRPr="00C62B87">
        <w:rPr>
          <w:rFonts w:ascii="Arial" w:hAnsi="Arial" w:cs="Arial"/>
          <w:sz w:val="22"/>
          <w:szCs w:val="22"/>
          <w:u w:val="single"/>
        </w:rPr>
        <w:t>Hypothesis</w:t>
      </w:r>
      <w:r w:rsidRPr="00C62B87">
        <w:rPr>
          <w:rFonts w:ascii="Arial" w:hAnsi="Arial" w:cs="Arial"/>
          <w:sz w:val="22"/>
          <w:szCs w:val="22"/>
        </w:rPr>
        <w:t xml:space="preserve">: </w:t>
      </w:r>
      <w:r w:rsidR="13E4F297" w:rsidRPr="00C62B87">
        <w:rPr>
          <w:rFonts w:ascii="Arial" w:hAnsi="Arial" w:cs="Arial"/>
          <w:sz w:val="22"/>
          <w:szCs w:val="22"/>
        </w:rPr>
        <w:t xml:space="preserve">There will be significant differences in </w:t>
      </w:r>
      <w:proofErr w:type="gramStart"/>
      <w:r w:rsidR="13E4F297" w:rsidRPr="00C62B87">
        <w:rPr>
          <w:rFonts w:ascii="Arial" w:hAnsi="Arial" w:cs="Arial"/>
          <w:sz w:val="22"/>
          <w:szCs w:val="22"/>
        </w:rPr>
        <w:t>the surgical</w:t>
      </w:r>
      <w:proofErr w:type="gramEnd"/>
      <w:r w:rsidR="13E4F297" w:rsidRPr="00C62B87">
        <w:rPr>
          <w:rFonts w:ascii="Arial" w:hAnsi="Arial" w:cs="Arial"/>
          <w:sz w:val="22"/>
          <w:szCs w:val="22"/>
        </w:rPr>
        <w:t xml:space="preserve"> management with variation in both regional treatment patterns and surgeon-specific practices, particularly regarding whether the </w:t>
      </w:r>
      <w:proofErr w:type="gramStart"/>
      <w:r w:rsidR="13E4F297" w:rsidRPr="00C62B87">
        <w:rPr>
          <w:rFonts w:ascii="Arial" w:hAnsi="Arial" w:cs="Arial"/>
          <w:sz w:val="22"/>
          <w:szCs w:val="22"/>
        </w:rPr>
        <w:t>treating</w:t>
      </w:r>
      <w:proofErr w:type="gramEnd"/>
      <w:r w:rsidR="13E4F297" w:rsidRPr="00C62B87">
        <w:rPr>
          <w:rFonts w:ascii="Arial" w:hAnsi="Arial" w:cs="Arial"/>
          <w:sz w:val="22"/>
          <w:szCs w:val="22"/>
        </w:rPr>
        <w:t xml:space="preserve"> surgeon is from Orthopedics or Neurosurgery. </w:t>
      </w:r>
    </w:p>
    <w:p w14:paraId="3A4F7BF5" w14:textId="13DCACEB" w:rsidR="005419FB" w:rsidRPr="00C62B87" w:rsidRDefault="31179542" w:rsidP="3090CFA4">
      <w:pPr>
        <w:pStyle w:val="ListParagraph"/>
        <w:spacing w:after="60"/>
        <w:ind w:left="1080"/>
        <w:rPr>
          <w:rFonts w:ascii="Arial" w:hAnsi="Arial" w:cs="Arial"/>
          <w:sz w:val="22"/>
          <w:szCs w:val="22"/>
        </w:rPr>
      </w:pPr>
      <w:r w:rsidRPr="00C62B87">
        <w:rPr>
          <w:rFonts w:ascii="Arial" w:hAnsi="Arial" w:cs="Arial"/>
          <w:sz w:val="22"/>
          <w:szCs w:val="22"/>
          <w:u w:val="single"/>
        </w:rPr>
        <w:t>Outcome</w:t>
      </w:r>
      <w:r w:rsidRPr="00C62B87">
        <w:rPr>
          <w:rFonts w:ascii="Arial" w:hAnsi="Arial" w:cs="Arial"/>
          <w:sz w:val="22"/>
          <w:szCs w:val="22"/>
        </w:rPr>
        <w:t xml:space="preserve">: </w:t>
      </w:r>
      <w:r w:rsidR="00BA64BC" w:rsidRPr="00C62B87">
        <w:rPr>
          <w:rFonts w:ascii="Arial" w:hAnsi="Arial" w:cs="Arial"/>
          <w:sz w:val="22"/>
          <w:szCs w:val="22"/>
        </w:rPr>
        <w:t>Operative characteristics</w:t>
      </w:r>
      <w:r w:rsidR="1C4ADA3C" w:rsidRPr="00C62B87">
        <w:rPr>
          <w:rFonts w:ascii="Arial" w:hAnsi="Arial" w:cs="Arial"/>
          <w:sz w:val="22"/>
          <w:szCs w:val="22"/>
        </w:rPr>
        <w:t xml:space="preserve"> across four US Census regions (Northeast, Midwest, South, West) </w:t>
      </w:r>
      <w:r w:rsidR="00BA64BC" w:rsidRPr="00C62B87">
        <w:rPr>
          <w:rFonts w:ascii="Arial" w:hAnsi="Arial" w:cs="Arial"/>
          <w:sz w:val="22"/>
          <w:szCs w:val="22"/>
        </w:rPr>
        <w:t xml:space="preserve"> including </w:t>
      </w:r>
      <w:r w:rsidR="2B6C2276" w:rsidRPr="00C62B87">
        <w:rPr>
          <w:rFonts w:ascii="Arial" w:hAnsi="Arial" w:cs="Arial"/>
          <w:sz w:val="22"/>
          <w:szCs w:val="22"/>
        </w:rPr>
        <w:t>posterior, anterior, or combined surgical</w:t>
      </w:r>
      <w:r w:rsidR="00BA64BC" w:rsidRPr="00C62B87">
        <w:rPr>
          <w:rFonts w:ascii="Arial" w:hAnsi="Arial" w:cs="Arial"/>
          <w:sz w:val="22"/>
          <w:szCs w:val="22"/>
        </w:rPr>
        <w:t>,</w:t>
      </w:r>
      <w:r w:rsidR="2B6C2276" w:rsidRPr="00C62B87">
        <w:rPr>
          <w:rFonts w:ascii="Arial" w:hAnsi="Arial" w:cs="Arial"/>
          <w:sz w:val="22"/>
          <w:szCs w:val="22"/>
        </w:rPr>
        <w:t xml:space="preserve"> </w:t>
      </w:r>
      <w:r w:rsidR="00BA64BC" w:rsidRPr="00C62B87">
        <w:rPr>
          <w:rFonts w:ascii="Arial" w:hAnsi="Arial" w:cs="Arial"/>
          <w:sz w:val="22"/>
          <w:szCs w:val="22"/>
        </w:rPr>
        <w:t>as well as the p</w:t>
      </w:r>
      <w:r w:rsidR="59ED80F1" w:rsidRPr="00C62B87">
        <w:rPr>
          <w:rFonts w:ascii="Arial" w:hAnsi="Arial" w:cs="Arial"/>
          <w:sz w:val="22"/>
          <w:szCs w:val="22"/>
        </w:rPr>
        <w:t xml:space="preserve">ercentage of cases </w:t>
      </w:r>
      <w:r w:rsidR="59ED80F1" w:rsidRPr="00C62B87">
        <w:rPr>
          <w:rFonts w:ascii="Arial" w:hAnsi="Arial" w:cs="Arial"/>
          <w:sz w:val="22"/>
          <w:szCs w:val="22"/>
        </w:rPr>
        <w:lastRenderedPageBreak/>
        <w:t>treated by Orthopedics, Neurosurgery, or a combination of both.</w:t>
      </w:r>
      <w:r w:rsidR="228D5EAC" w:rsidRPr="00C62B87">
        <w:rPr>
          <w:rFonts w:ascii="Arial" w:hAnsi="Arial" w:cs="Arial"/>
          <w:sz w:val="22"/>
          <w:szCs w:val="22"/>
        </w:rPr>
        <w:t xml:space="preserve"> </w:t>
      </w:r>
      <w:r w:rsidR="00BA64BC" w:rsidRPr="00C62B87">
        <w:rPr>
          <w:rFonts w:ascii="Arial" w:hAnsi="Arial" w:cs="Arial"/>
          <w:sz w:val="22"/>
          <w:szCs w:val="22"/>
        </w:rPr>
        <w:t xml:space="preserve">Intraoperative characteristics will include </w:t>
      </w:r>
      <w:r w:rsidR="228D5EAC" w:rsidRPr="00C62B87">
        <w:rPr>
          <w:rFonts w:ascii="Arial" w:hAnsi="Arial" w:cs="Arial"/>
          <w:sz w:val="22"/>
          <w:szCs w:val="22"/>
        </w:rPr>
        <w:t>EBL, duration of surgery</w:t>
      </w:r>
      <w:r w:rsidR="00BA64BC" w:rsidRPr="00C62B87">
        <w:rPr>
          <w:rFonts w:ascii="Arial" w:hAnsi="Arial" w:cs="Arial"/>
          <w:sz w:val="22"/>
          <w:szCs w:val="22"/>
        </w:rPr>
        <w:t>,</w:t>
      </w:r>
      <w:r w:rsidR="228D5EAC" w:rsidRPr="00C62B87">
        <w:rPr>
          <w:rFonts w:ascii="Arial" w:hAnsi="Arial" w:cs="Arial"/>
          <w:sz w:val="22"/>
          <w:szCs w:val="22"/>
        </w:rPr>
        <w:t xml:space="preserve"> and choice of operative techniques by surg</w:t>
      </w:r>
      <w:r w:rsidR="3ABE923B" w:rsidRPr="00C62B87">
        <w:rPr>
          <w:rFonts w:ascii="Arial" w:hAnsi="Arial" w:cs="Arial"/>
          <w:sz w:val="22"/>
          <w:szCs w:val="22"/>
        </w:rPr>
        <w:t>ical</w:t>
      </w:r>
      <w:r w:rsidR="228D5EAC" w:rsidRPr="00C62B87">
        <w:rPr>
          <w:rFonts w:ascii="Arial" w:hAnsi="Arial" w:cs="Arial"/>
          <w:sz w:val="22"/>
          <w:szCs w:val="22"/>
        </w:rPr>
        <w:t xml:space="preserve"> specialty.</w:t>
      </w:r>
    </w:p>
    <w:p w14:paraId="2A517466" w14:textId="7E4E70A6" w:rsidR="00B33291" w:rsidRPr="00C62B87" w:rsidRDefault="228D5EAC" w:rsidP="00370693">
      <w:pPr>
        <w:spacing w:after="60"/>
        <w:ind w:left="720"/>
        <w:rPr>
          <w:rFonts w:ascii="Arial" w:hAnsi="Arial" w:cs="Arial"/>
          <w:sz w:val="22"/>
          <w:szCs w:val="22"/>
        </w:rPr>
      </w:pPr>
      <w:r w:rsidRPr="00C62B87">
        <w:rPr>
          <w:rFonts w:ascii="Arial" w:hAnsi="Arial" w:cs="Arial"/>
          <w:sz w:val="22"/>
          <w:szCs w:val="22"/>
        </w:rPr>
        <w:t xml:space="preserve"> </w:t>
      </w:r>
    </w:p>
    <w:p w14:paraId="490B7E79" w14:textId="72B84267" w:rsidR="45B69C0F" w:rsidRPr="00C62B87" w:rsidRDefault="45B69C0F" w:rsidP="78C19C3D">
      <w:pPr>
        <w:pStyle w:val="ListParagraph"/>
        <w:numPr>
          <w:ilvl w:val="0"/>
          <w:numId w:val="19"/>
        </w:numPr>
        <w:spacing w:after="60"/>
        <w:ind w:left="360"/>
        <w:rPr>
          <w:rFonts w:ascii="Arial" w:hAnsi="Arial" w:cs="Arial"/>
          <w:b/>
          <w:bCs/>
          <w:sz w:val="22"/>
          <w:szCs w:val="22"/>
        </w:rPr>
      </w:pPr>
      <w:r w:rsidRPr="00C62B87">
        <w:rPr>
          <w:rFonts w:ascii="Arial" w:hAnsi="Arial" w:cs="Arial"/>
          <w:b/>
          <w:bCs/>
          <w:sz w:val="22"/>
          <w:szCs w:val="22"/>
        </w:rPr>
        <w:t>Background and significance</w:t>
      </w:r>
    </w:p>
    <w:p w14:paraId="50905AEF" w14:textId="77777777" w:rsidR="00790546" w:rsidRPr="00C62B87" w:rsidRDefault="00790546" w:rsidP="00790546">
      <w:pPr>
        <w:spacing w:after="60"/>
        <w:ind w:left="360"/>
        <w:rPr>
          <w:rFonts w:ascii="Arial" w:hAnsi="Arial" w:cs="Arial"/>
          <w:bCs/>
          <w:sz w:val="22"/>
          <w:szCs w:val="22"/>
        </w:rPr>
      </w:pPr>
      <w:r w:rsidRPr="00C62B87">
        <w:rPr>
          <w:rFonts w:ascii="Arial" w:hAnsi="Arial" w:cs="Arial"/>
          <w:bCs/>
          <w:sz w:val="22"/>
          <w:szCs w:val="22"/>
        </w:rPr>
        <w:t>Spinal injuries are much rarer in children compared to adults. Only 5 percent of pediatric fractures occur in the spine, and thoracolumbar (TL) spine fractures account for 1-2 percent of all pediatric fractures. Motor vehicle accidents are the most common cause of TL trauma in children but other common mechanisms include falls, sports injuries, and child abuse.</w:t>
      </w:r>
      <w:r w:rsidRPr="00C62B87">
        <w:rPr>
          <w:rFonts w:ascii="Arial" w:hAnsi="Arial" w:cs="Arial"/>
          <w:bCs/>
          <w:sz w:val="22"/>
          <w:szCs w:val="22"/>
        </w:rPr>
        <w:fldChar w:fldCharType="begin"/>
      </w:r>
      <w:r w:rsidRPr="00C62B87">
        <w:rPr>
          <w:rFonts w:ascii="Arial" w:hAnsi="Arial" w:cs="Arial"/>
          <w:bCs/>
          <w:sz w:val="22"/>
          <w:szCs w:val="22"/>
        </w:rPr>
        <w:instrText xml:space="preserve"> ADDIN ZOTERO_ITEM CSL_CITATION {"citationID":"QTJjB3oP","properties":{"formattedCitation":"\\super 1\\nosupersub{}","plainCitation":"1","noteIndex":0},"citationItems":[{"id":185,"uris":["http://zotero.org/users/13116718/items/K6D5PART"],"itemData":{"id":185,"type":"article-journal","abstract":"Thoracolumbar spine trauma is an important cause of morbidity and mortality in pediatric patients. Special attention to this population is necessary because several unique features of the growing pediatric spine separate these patients from adult patients. These injuries are frequently associated with high-energy trauma and concurrent thoracic or abdominal injuries that require coordinated multidisciplinary care. Thoracolumbar spine trauma in pediatric patients may lead to compression fractures, burst fractures, flexion-distraction injuries (ie, Chance fracture), fracturedislocation injuries, apophyseal fractures/herniations, and spinous process and transverse process fractures. Depending on the nature of the injury and the patient's level of skeletal maturity, thoracolumbar spinal injuries may have substantial ability to heal and remodel. Because the impact of thoracolumbar spinal injury on pediatric patients can be devastating, appropriate early diagnosis and management, as well as long-term follow-up, are imperative.","container-title":"JAAOS - Journal of the American Academy of Orthopaedic Surgeons","DOI":"10.5435/JAAOS-21-12-707","ISSN":"1067-151X","issue":"12","language":"en-US","page":"707","source":"journals.lww.com","title":"Pediatric Thoracolumbar Spine Trauma","volume":"21","author":[{"family":"Daniels","given":"Alan H."},{"family":"Sobel","given":"Andrew D."},{"family":"Eberson","given":"Craig P."}],"issued":{"date-parts":[["2013",12]]}}}],"schema":"https://github.com/citation-style-language/schema/raw/master/csl-citation.json"} </w:instrText>
      </w:r>
      <w:r w:rsidRPr="00C62B87">
        <w:rPr>
          <w:rFonts w:ascii="Arial" w:hAnsi="Arial" w:cs="Arial"/>
          <w:bCs/>
          <w:sz w:val="22"/>
          <w:szCs w:val="22"/>
        </w:rPr>
        <w:fldChar w:fldCharType="separate"/>
      </w:r>
      <w:r w:rsidRPr="00C62B87">
        <w:rPr>
          <w:rFonts w:ascii="Arial" w:hAnsi="Arial" w:cs="Arial"/>
          <w:sz w:val="22"/>
          <w:vertAlign w:val="superscript"/>
        </w:rPr>
        <w:t>1</w:t>
      </w:r>
      <w:r w:rsidRPr="00C62B87">
        <w:rPr>
          <w:rFonts w:ascii="Arial" w:hAnsi="Arial" w:cs="Arial"/>
          <w:bCs/>
          <w:sz w:val="22"/>
          <w:szCs w:val="22"/>
        </w:rPr>
        <w:fldChar w:fldCharType="end"/>
      </w:r>
    </w:p>
    <w:p w14:paraId="4CFD5026" w14:textId="77777777" w:rsidR="00790546" w:rsidRPr="00C62B87" w:rsidRDefault="00790546" w:rsidP="00790546">
      <w:pPr>
        <w:spacing w:after="60"/>
        <w:ind w:left="360"/>
        <w:rPr>
          <w:rFonts w:ascii="Arial" w:hAnsi="Arial" w:cs="Arial"/>
          <w:bCs/>
          <w:sz w:val="22"/>
          <w:szCs w:val="22"/>
        </w:rPr>
      </w:pPr>
    </w:p>
    <w:p w14:paraId="2CF8AD07" w14:textId="77777777" w:rsidR="00790546" w:rsidRPr="00C62B87" w:rsidRDefault="00790546" w:rsidP="00790546">
      <w:pPr>
        <w:spacing w:after="60"/>
        <w:ind w:left="360"/>
        <w:rPr>
          <w:rFonts w:ascii="Arial" w:hAnsi="Arial" w:cs="Arial"/>
          <w:bCs/>
          <w:sz w:val="22"/>
          <w:szCs w:val="22"/>
        </w:rPr>
      </w:pPr>
      <w:r w:rsidRPr="00C62B87">
        <w:rPr>
          <w:rFonts w:ascii="Arial" w:hAnsi="Arial" w:cs="Arial"/>
          <w:bCs/>
          <w:sz w:val="22"/>
          <w:szCs w:val="22"/>
        </w:rPr>
        <w:t>Younger children (less than 8 years old) are less likely to have TL fractures as their larger head-to-body ratios lead to more cervical fractures compared to older children. Older children are more likely to participate in high-risk activities that can cause TL fractures, and their more mature spines may follow more adult-like patterns of fractures. Generally, pediatric spines are more flexible and elastic along their ligaments, have shallower facets, and include more elastic nucleus pulposuses.</w:t>
      </w:r>
      <w:r w:rsidRPr="00C62B87">
        <w:rPr>
          <w:rFonts w:ascii="Arial" w:hAnsi="Arial" w:cs="Arial"/>
          <w:bCs/>
          <w:sz w:val="22"/>
          <w:szCs w:val="22"/>
        </w:rPr>
        <w:fldChar w:fldCharType="begin"/>
      </w:r>
      <w:r w:rsidRPr="00C62B87">
        <w:rPr>
          <w:rFonts w:ascii="Arial" w:hAnsi="Arial" w:cs="Arial"/>
          <w:bCs/>
          <w:sz w:val="22"/>
          <w:szCs w:val="22"/>
        </w:rPr>
        <w:instrText xml:space="preserve"> ADDIN ZOTERO_ITEM CSL_CITATION {"citationID":"w8m4UaFv","properties":{"formattedCitation":"\\super 1\\nosupersub{}","plainCitation":"1","noteIndex":0},"citationItems":[{"id":185,"uris":["http://zotero.org/users/13116718/items/K6D5PART"],"itemData":{"id":185,"type":"article-journal","abstract":"Thoracolumbar spine trauma is an important cause of morbidity and mortality in pediatric patients. Special attention to this population is necessary because several unique features of the growing pediatric spine separate these patients from adult patients. These injuries are frequently associated with high-energy trauma and concurrent thoracic or abdominal injuries that require coordinated multidisciplinary care. Thoracolumbar spine trauma in pediatric patients may lead to compression fractures, burst fractures, flexion-distraction injuries (ie, Chance fracture), fracturedislocation injuries, apophyseal fractures/herniations, and spinous process and transverse process fractures. Depending on the nature of the injury and the patient's level of skeletal maturity, thoracolumbar spinal injuries may have substantial ability to heal and remodel. Because the impact of thoracolumbar spinal injury on pediatric patients can be devastating, appropriate early diagnosis and management, as well as long-term follow-up, are imperative.","container-title":"JAAOS - Journal of the American Academy of Orthopaedic Surgeons","DOI":"10.5435/JAAOS-21-12-707","ISSN":"1067-151X","issue":"12","language":"en-US","page":"707","source":"journals.lww.com","title":"Pediatric Thoracolumbar Spine Trauma","volume":"21","author":[{"family":"Daniels","given":"Alan H."},{"family":"Sobel","given":"Andrew D."},{"family":"Eberson","given":"Craig P."}],"issued":{"date-parts":[["2013",12]]}}}],"schema":"https://github.com/citation-style-language/schema/raw/master/csl-citation.json"} </w:instrText>
      </w:r>
      <w:r w:rsidRPr="00C62B87">
        <w:rPr>
          <w:rFonts w:ascii="Arial" w:hAnsi="Arial" w:cs="Arial"/>
          <w:bCs/>
          <w:sz w:val="22"/>
          <w:szCs w:val="22"/>
        </w:rPr>
        <w:fldChar w:fldCharType="separate"/>
      </w:r>
      <w:r w:rsidRPr="00C62B87">
        <w:rPr>
          <w:rFonts w:ascii="Arial" w:hAnsi="Arial" w:cs="Arial"/>
          <w:sz w:val="22"/>
          <w:vertAlign w:val="superscript"/>
        </w:rPr>
        <w:t>1</w:t>
      </w:r>
      <w:r w:rsidRPr="00C62B87">
        <w:rPr>
          <w:rFonts w:ascii="Arial" w:hAnsi="Arial" w:cs="Arial"/>
          <w:bCs/>
          <w:sz w:val="22"/>
          <w:szCs w:val="22"/>
        </w:rPr>
        <w:fldChar w:fldCharType="end"/>
      </w:r>
    </w:p>
    <w:p w14:paraId="5B12BC9C" w14:textId="77777777" w:rsidR="00790546" w:rsidRPr="00C62B87" w:rsidRDefault="00790546" w:rsidP="00790546">
      <w:pPr>
        <w:spacing w:after="60"/>
        <w:ind w:left="360"/>
        <w:rPr>
          <w:rFonts w:ascii="Arial" w:hAnsi="Arial" w:cs="Arial"/>
          <w:bCs/>
          <w:sz w:val="22"/>
          <w:szCs w:val="22"/>
        </w:rPr>
      </w:pPr>
    </w:p>
    <w:p w14:paraId="78DA890E" w14:textId="03333C50" w:rsidR="00790546" w:rsidRPr="00C62B87" w:rsidRDefault="00790546" w:rsidP="00790546">
      <w:pPr>
        <w:spacing w:after="60"/>
        <w:ind w:left="360"/>
        <w:rPr>
          <w:rFonts w:ascii="Arial" w:hAnsi="Arial" w:cs="Arial"/>
          <w:bCs/>
          <w:sz w:val="22"/>
          <w:szCs w:val="22"/>
        </w:rPr>
      </w:pPr>
      <w:r w:rsidRPr="00C62B87">
        <w:rPr>
          <w:rFonts w:ascii="Arial" w:hAnsi="Arial" w:cs="Arial"/>
          <w:bCs/>
          <w:sz w:val="22"/>
          <w:szCs w:val="22"/>
        </w:rPr>
        <w:t xml:space="preserve">Compression fractures are the most common pediatric TL spine trauma and </w:t>
      </w:r>
      <w:proofErr w:type="gramStart"/>
      <w:r w:rsidRPr="00C62B87">
        <w:rPr>
          <w:rFonts w:ascii="Arial" w:hAnsi="Arial" w:cs="Arial"/>
          <w:bCs/>
          <w:sz w:val="22"/>
          <w:szCs w:val="22"/>
        </w:rPr>
        <w:t>rarely</w:t>
      </w:r>
      <w:proofErr w:type="gramEnd"/>
      <w:r w:rsidRPr="00C62B87">
        <w:rPr>
          <w:rFonts w:ascii="Arial" w:hAnsi="Arial" w:cs="Arial"/>
          <w:bCs/>
          <w:sz w:val="22"/>
          <w:szCs w:val="22"/>
        </w:rPr>
        <w:t xml:space="preserve"> present with neurological deficits, so nonsurgical management is utilized. Stable burst fractures with no neurologic deficits are often treated with hyperextension casting or bracing, but unstable burst fractures are </w:t>
      </w:r>
      <w:r w:rsidR="00421B2A" w:rsidRPr="00C62B87">
        <w:rPr>
          <w:rFonts w:ascii="Arial" w:hAnsi="Arial" w:cs="Arial"/>
          <w:bCs/>
          <w:sz w:val="22"/>
          <w:szCs w:val="22"/>
        </w:rPr>
        <w:t>usually managed surgically</w:t>
      </w:r>
      <w:r w:rsidRPr="00C62B87">
        <w:rPr>
          <w:rFonts w:ascii="Arial" w:hAnsi="Arial" w:cs="Arial"/>
          <w:bCs/>
          <w:sz w:val="22"/>
          <w:szCs w:val="22"/>
        </w:rPr>
        <w:t>. Burst fractures may become unstable with focal kyphosis, significant retropulsion, lamina fracture, facet subluxation, or neurologic injury. Surgical management of unstable burst fractures is not conclusive as options include posterior instrumentation, fusion (1-2 levels above/below), and/or decompression.</w:t>
      </w:r>
      <w:r w:rsidRPr="00C62B87">
        <w:rPr>
          <w:rFonts w:ascii="Arial" w:hAnsi="Arial" w:cs="Arial"/>
          <w:bCs/>
          <w:sz w:val="22"/>
          <w:szCs w:val="22"/>
        </w:rPr>
        <w:fldChar w:fldCharType="begin"/>
      </w:r>
      <w:r w:rsidRPr="00C62B87">
        <w:rPr>
          <w:rFonts w:ascii="Arial" w:hAnsi="Arial" w:cs="Arial"/>
          <w:bCs/>
          <w:sz w:val="22"/>
          <w:szCs w:val="22"/>
        </w:rPr>
        <w:instrText xml:space="preserve"> ADDIN ZOTERO_ITEM CSL_CITATION {"citationID":"BIXSo99Q","properties":{"formattedCitation":"\\super 1\\nosupersub{}","plainCitation":"1","noteIndex":0},"citationItems":[{"id":185,"uris":["http://zotero.org/users/13116718/items/K6D5PART"],"itemData":{"id":185,"type":"article-journal","abstract":"Thoracolumbar spine trauma is an important cause of morbidity and mortality in pediatric patients. Special attention to this population is necessary because several unique features of the growing pediatric spine separate these patients from adult patients. These injuries are frequently associated with high-energy trauma and concurrent thoracic or abdominal injuries that require coordinated multidisciplinary care. Thoracolumbar spine trauma in pediatric patients may lead to compression fractures, burst fractures, flexion-distraction injuries (ie, Chance fracture), fracturedislocation injuries, apophyseal fractures/herniations, and spinous process and transverse process fractures. Depending on the nature of the injury and the patient's level of skeletal maturity, thoracolumbar spinal injuries may have substantial ability to heal and remodel. Because the impact of thoracolumbar spinal injury on pediatric patients can be devastating, appropriate early diagnosis and management, as well as long-term follow-up, are imperative.","container-title":"JAAOS - Journal of the American Academy of Orthopaedic Surgeons","DOI":"10.5435/JAAOS-21-12-707","ISSN":"1067-151X","issue":"12","language":"en-US","page":"707","source":"journals.lww.com","title":"Pediatric Thoracolumbar Spine Trauma","volume":"21","author":[{"family":"Daniels","given":"Alan H."},{"family":"Sobel","given":"Andrew D."},{"family":"Eberson","given":"Craig P."}],"issued":{"date-parts":[["2013",12]]}}}],"schema":"https://github.com/citation-style-language/schema/raw/master/csl-citation.json"} </w:instrText>
      </w:r>
      <w:r w:rsidRPr="00C62B87">
        <w:rPr>
          <w:rFonts w:ascii="Arial" w:hAnsi="Arial" w:cs="Arial"/>
          <w:bCs/>
          <w:sz w:val="22"/>
          <w:szCs w:val="22"/>
        </w:rPr>
        <w:fldChar w:fldCharType="separate"/>
      </w:r>
      <w:r w:rsidRPr="00C62B87">
        <w:rPr>
          <w:rFonts w:ascii="Arial" w:hAnsi="Arial" w:cs="Arial"/>
          <w:sz w:val="22"/>
          <w:vertAlign w:val="superscript"/>
        </w:rPr>
        <w:t>1</w:t>
      </w:r>
      <w:r w:rsidRPr="00C62B87">
        <w:rPr>
          <w:rFonts w:ascii="Arial" w:hAnsi="Arial" w:cs="Arial"/>
          <w:bCs/>
          <w:sz w:val="22"/>
          <w:szCs w:val="22"/>
        </w:rPr>
        <w:fldChar w:fldCharType="end"/>
      </w:r>
    </w:p>
    <w:p w14:paraId="72C8DCDD" w14:textId="77777777" w:rsidR="00790546" w:rsidRPr="00C62B87" w:rsidRDefault="00790546" w:rsidP="00790546">
      <w:pPr>
        <w:spacing w:after="60"/>
        <w:ind w:left="360"/>
        <w:rPr>
          <w:rFonts w:ascii="Arial" w:hAnsi="Arial" w:cs="Arial"/>
          <w:bCs/>
          <w:sz w:val="22"/>
          <w:szCs w:val="22"/>
        </w:rPr>
      </w:pPr>
    </w:p>
    <w:p w14:paraId="1ECDF104" w14:textId="46E48B15" w:rsidR="00790546" w:rsidRPr="00C62B87" w:rsidRDefault="00790546" w:rsidP="00790546">
      <w:pPr>
        <w:spacing w:after="60"/>
        <w:ind w:left="360"/>
        <w:rPr>
          <w:rFonts w:ascii="Arial" w:hAnsi="Arial" w:cs="Arial"/>
          <w:bCs/>
          <w:sz w:val="22"/>
          <w:szCs w:val="22"/>
        </w:rPr>
      </w:pPr>
      <w:r w:rsidRPr="00C62B87">
        <w:rPr>
          <w:rFonts w:ascii="Arial" w:hAnsi="Arial" w:cs="Arial"/>
          <w:bCs/>
          <w:sz w:val="22"/>
          <w:szCs w:val="22"/>
        </w:rPr>
        <w:t>TL spinal injuries in adults are typically classified via one of 2 major systems: Thoracolumbar Injury Classification and Severity Scale (TLICS)</w:t>
      </w:r>
      <w:r w:rsidR="00AC4F20" w:rsidRPr="00C62B87">
        <w:rPr>
          <w:rFonts w:ascii="Arial" w:hAnsi="Arial" w:cs="Arial"/>
          <w:bCs/>
          <w:sz w:val="22"/>
          <w:szCs w:val="22"/>
        </w:rPr>
        <w:t xml:space="preserve"> [Figure 1]</w:t>
      </w:r>
      <w:r w:rsidRPr="00C62B87">
        <w:rPr>
          <w:rFonts w:ascii="Arial" w:hAnsi="Arial" w:cs="Arial"/>
          <w:bCs/>
          <w:sz w:val="22"/>
          <w:szCs w:val="22"/>
        </w:rPr>
        <w:t xml:space="preserve"> or the AO Spine TL Classification</w:t>
      </w:r>
      <w:r w:rsidR="00AC4F20" w:rsidRPr="00C62B87">
        <w:rPr>
          <w:rFonts w:ascii="Arial" w:hAnsi="Arial" w:cs="Arial"/>
          <w:bCs/>
          <w:sz w:val="22"/>
          <w:szCs w:val="22"/>
        </w:rPr>
        <w:t xml:space="preserve"> [Figure 2]</w:t>
      </w:r>
      <w:r w:rsidRPr="00C62B87">
        <w:rPr>
          <w:rFonts w:ascii="Arial" w:hAnsi="Arial" w:cs="Arial"/>
          <w:bCs/>
          <w:sz w:val="22"/>
          <w:szCs w:val="22"/>
        </w:rPr>
        <w:t>. In the TLICS system, fractures are scored based on the morphology of injury (compression, burst, translational/rotation, other), neurologic involvement (intact, nerve root, complete cord, incomplete cord, cauda equina), and posterior ligamentous complex (intact, suspected/indeterminate injury, injured.) If the score is 3 points or less, conservative treatment is recommended. At 4 points, non-operative or operative treatment is recommended, and scores of 5 points or greater should be managed surgically with stabilization and/or fracture reduction.</w:t>
      </w:r>
      <w:r w:rsidRPr="00C62B87">
        <w:rPr>
          <w:rFonts w:ascii="Arial" w:hAnsi="Arial" w:cs="Arial"/>
          <w:bCs/>
          <w:sz w:val="22"/>
          <w:szCs w:val="22"/>
        </w:rPr>
        <w:fldChar w:fldCharType="begin"/>
      </w:r>
      <w:r w:rsidRPr="00C62B87">
        <w:rPr>
          <w:rFonts w:ascii="Arial" w:hAnsi="Arial" w:cs="Arial"/>
          <w:bCs/>
          <w:sz w:val="22"/>
          <w:szCs w:val="22"/>
        </w:rPr>
        <w:instrText xml:space="preserve"> ADDIN ZOTERO_ITEM CSL_CITATION {"citationID":"c6LVSvOl","properties":{"formattedCitation":"\\super 2\\nosupersub{}","plainCitation":"2","noteIndex":0},"citationItems":[{"id":164,"uris":["http://zotero.org/users/13116718/items/2Z89WF59"],"itemData":{"id":164,"type":"article-journal","abstract":"Contemporary understanding of the biomechanics, natural history, and methods of treating thoracolumbar spine injuries continues to evolve. Current classification schemes of these injuries, however, can be either too simplified or overly complex for clinical use.","container-title":"Journal of Orthopaedic Science","DOI":"10.1007/s00776-005-0956-y","ISSN":"1436-2023","issue":"6","journalAbbreviation":"J Orthop Sci","language":"en","page":"671-675","source":"Springer Link","title":"Thoracolumbar injury classification and severity score: a new paradigm for the treatment of thoracolumbar spine trauma","title-short":"Thoracolumbar injury classification and severity score","volume":"10","author":[{"family":"Lee","given":"Joon Y."},{"family":"Vaccaro","given":"Alexander R."},{"family":"Lim","given":"Moe R."},{"family":"Öner","given":"F.C."},{"family":"Hulbert","given":"R. John"},{"family":"Hedlund","given":"Rune"},{"family":"Fehlings","given":"Michael G."},{"family":"Arnold","given":"Paul"},{"family":"Harrop","given":"James"},{"family":"Bono","given":"Christopher M."},{"family":"Anderson","given":"Paul A."},{"family":"Anderson","given":"D. Greg"},{"family":"Harris","given":"Mitchel B."},{"family":"Brown","given":"Andrew K."},{"family":"Stock","given":"Gordon H."},{"family":"Baron","given":"Eli M."}],"issued":{"date-parts":[["2005",11,1]]}}}],"schema":"https://github.com/citation-style-language/schema/raw/master/csl-citation.json"} </w:instrText>
      </w:r>
      <w:r w:rsidRPr="00C62B87">
        <w:rPr>
          <w:rFonts w:ascii="Arial" w:hAnsi="Arial" w:cs="Arial"/>
          <w:bCs/>
          <w:sz w:val="22"/>
          <w:szCs w:val="22"/>
        </w:rPr>
        <w:fldChar w:fldCharType="separate"/>
      </w:r>
      <w:r w:rsidRPr="00C62B87">
        <w:rPr>
          <w:rFonts w:ascii="Arial" w:hAnsi="Arial" w:cs="Arial"/>
          <w:sz w:val="22"/>
          <w:vertAlign w:val="superscript"/>
        </w:rPr>
        <w:t>2</w:t>
      </w:r>
      <w:r w:rsidRPr="00C62B87">
        <w:rPr>
          <w:rFonts w:ascii="Arial" w:hAnsi="Arial" w:cs="Arial"/>
          <w:bCs/>
          <w:sz w:val="22"/>
          <w:szCs w:val="22"/>
        </w:rPr>
        <w:fldChar w:fldCharType="end"/>
      </w:r>
      <w:r w:rsidRPr="00C62B87">
        <w:rPr>
          <w:rFonts w:ascii="Arial" w:hAnsi="Arial" w:cs="Arial"/>
          <w:bCs/>
          <w:sz w:val="22"/>
          <w:szCs w:val="22"/>
        </w:rPr>
        <w:t xml:space="preserve"> This system has moderate to high reliability</w:t>
      </w:r>
      <w:r w:rsidRPr="00C62B87">
        <w:rPr>
          <w:rFonts w:ascii="Arial" w:hAnsi="Arial" w:cs="Arial"/>
          <w:bCs/>
          <w:sz w:val="22"/>
          <w:szCs w:val="22"/>
        </w:rPr>
        <w:fldChar w:fldCharType="begin"/>
      </w:r>
      <w:r w:rsidRPr="00C62B87">
        <w:rPr>
          <w:rFonts w:ascii="Arial" w:hAnsi="Arial" w:cs="Arial"/>
          <w:bCs/>
          <w:sz w:val="22"/>
          <w:szCs w:val="22"/>
        </w:rPr>
        <w:instrText xml:space="preserve"> ADDIN ZOTERO_ITEM CSL_CITATION {"citationID":"WGqbW1Ge","properties":{"formattedCitation":"\\super 3\\nosupersub{}","plainCitation":"3","noteIndex":0},"citationItems":[{"id":166,"uris":["http://zotero.org/users/13116718/items/9XEQF7ZX"],"itemData":{"id":166,"type":"article-journal","abstract":"Study Design\nA new classification system for throacolumbar spine injury, Thoracolumbar Injury Classification and Severity Score (TLICS) was evaluated retrospectively.\n\nPurpose\nTo evaluate intrarater and interrater reliability of newly proposed TLICS schemes and to estimate validity of TLICS's final treatment recommendation.\n\nOverview of Literature\nDespite numerous literature about thoracolumbar spine injury classifications, there is no consensus regarding the optimal system.\n\nMethods\nUsing plain radiographs, computed tomography scanning, magnetic resonance imaging, and medical records, 3 clssifiers, consisting of 2 spine surgeons and 1 senior orthopaedic surgery resident, reviewed 114 clinical thoracolumbar spine injury cases retrospectively to classify and calculate injury severity score according to TLICS. This process were repeated on 4 weeks intervals and the scores were then compared with type of treatment that patient ultimately received.\n\nResults\nThe intrarater reliability of TLICS was substantial agreement on total score and injury morphology, almost perfect agreement on integrity of the posterior ligament complex (PLC) and neurologic status. The interrater reliability was substantial agreement on injury morphology and integrity of the PLC, moderate agreement on total score, almost perfect agreement on neurologic status. The TLICS schems exhibited satisfactory overall validity in terms of clinical decision making.\n\nConclusions\nThe TLICS was demonstrated acceptable intrarater and interrater reliability and satisfactory validity in terms of treatment recommendation.","container-title":"Asian Spine Journal","DOI":"10.4184/asj.2010.4.2.109","ISSN":"1976-1902","issue":"2","journalAbbreviation":"Asian Spine J","note":"PMID: 21165314\nPMCID: PMC2996622","page":"109-117","source":"PubMed Central","title":"Reliability and Validity of Thoracolumbar Injury Classification and Severity Score (TLICS)","volume":"4","author":[{"family":"Koh","given":"Young Do"},{"family":"Kim","given":"Dong Jun"},{"family":"Koh","given":"Young Won"}],"issued":{"date-parts":[["2010",12]]}}}],"schema":"https://github.com/citation-style-language/schema/raw/master/csl-citation.json"} </w:instrText>
      </w:r>
      <w:r w:rsidRPr="00C62B87">
        <w:rPr>
          <w:rFonts w:ascii="Arial" w:hAnsi="Arial" w:cs="Arial"/>
          <w:bCs/>
          <w:sz w:val="22"/>
          <w:szCs w:val="22"/>
        </w:rPr>
        <w:fldChar w:fldCharType="separate"/>
      </w:r>
      <w:r w:rsidRPr="00C62B87">
        <w:rPr>
          <w:rFonts w:ascii="Arial" w:hAnsi="Arial" w:cs="Arial"/>
          <w:sz w:val="22"/>
          <w:vertAlign w:val="superscript"/>
        </w:rPr>
        <w:t>3</w:t>
      </w:r>
      <w:r w:rsidRPr="00C62B87">
        <w:rPr>
          <w:rFonts w:ascii="Arial" w:hAnsi="Arial" w:cs="Arial"/>
          <w:bCs/>
          <w:sz w:val="22"/>
          <w:szCs w:val="22"/>
        </w:rPr>
        <w:fldChar w:fldCharType="end"/>
      </w:r>
      <w:r w:rsidRPr="00C62B87">
        <w:rPr>
          <w:rFonts w:ascii="Arial" w:hAnsi="Arial" w:cs="Arial"/>
          <w:bCs/>
          <w:sz w:val="22"/>
          <w:szCs w:val="22"/>
        </w:rPr>
        <w:t xml:space="preserve"> and validity</w:t>
      </w:r>
      <w:r w:rsidRPr="00C62B87">
        <w:rPr>
          <w:rFonts w:ascii="Arial" w:hAnsi="Arial" w:cs="Arial"/>
          <w:bCs/>
          <w:sz w:val="22"/>
          <w:szCs w:val="22"/>
        </w:rPr>
        <w:fldChar w:fldCharType="begin"/>
      </w:r>
      <w:r w:rsidRPr="00C62B87">
        <w:rPr>
          <w:rFonts w:ascii="Arial" w:hAnsi="Arial" w:cs="Arial"/>
          <w:bCs/>
          <w:sz w:val="22"/>
          <w:szCs w:val="22"/>
        </w:rPr>
        <w:instrText xml:space="preserve"> ADDIN ZOTERO_ITEM CSL_CITATION {"citationID":"SGWQ8ZHa","properties":{"formattedCitation":"\\super 3,4\\nosupersub{}","plainCitation":"3,4","noteIndex":0},"citationItems":[{"id":166,"uris":["http://zotero.org/users/13116718/items/9XEQF7ZX"],"itemData":{"id":166,"type":"article-journal","abstract":"Study Design\nA new classification system for throacolumbar spine injury, Thoracolumbar Injury Classification and Severity Score (TLICS) was evaluated retrospectively.\n\nPurpose\nTo evaluate intrarater and interrater reliability of newly proposed TLICS schemes and to estimate validity of TLICS's final treatment recommendation.\n\nOverview of Literature\nDespite numerous literature about thoracolumbar spine injury classifications, there is no consensus regarding the optimal system.\n\nMethods\nUsing plain radiographs, computed tomography scanning, magnetic resonance imaging, and medical records, 3 clssifiers, consisting of 2 spine surgeons and 1 senior orthopaedic surgery resident, reviewed 114 clinical thoracolumbar spine injury cases retrospectively to classify and calculate injury severity score according to TLICS. This process were repeated on 4 weeks intervals and the scores were then compared with type of treatment that patient ultimately received.\n\nResults\nThe intrarater reliability of TLICS was substantial agreement on total score and injury morphology, almost perfect agreement on integrity of the posterior ligament complex (PLC) and neurologic status. The interrater reliability was substantial agreement on injury morphology and integrity of the PLC, moderate agreement on total score, almost perfect agreement on neurologic status. The TLICS schems exhibited satisfactory overall validity in terms of clinical decision making.\n\nConclusions\nThe TLICS was demonstrated acceptable intrarater and interrater reliability and satisfactory validity in terms of treatment recommendation.","container-title":"Asian Spine Journal","DOI":"10.4184/asj.2010.4.2.109","ISSN":"1976-1902","issue":"2","journalAbbreviation":"Asian Spine J","note":"PMID: 21165314\nPMCID: PMC2996622","page":"109-117","source":"PubMed Central","title":"Reliability and Validity of Thoracolumbar Injury Classification and Severity Score (TLICS)","volume":"4","author":[{"family":"Koh","given":"Young Do"},{"family":"Kim","given":"Dong Jun"},{"family":"Koh","given":"Young Won"}],"issued":{"date-parts":[["2010",12]]}}},{"id":169,"uris":["http://zotero.org/users/13116718/items/WG2ZA458"],"itemData":{"id":169,"type":"article-journal","abstract":"In order to enhance the reliability of the application to clinical practice of the TLICS classification, we retrospectively reviewed the patients with thoracolumbar spine injuries who underwent magnetic resonance imaging (MRI) and analyzed the validity of the TLICS classification and the necessity of MRI. We enrolled 328 patients with thoracolumbar spine injury who underwent MRI. All patients were classified into conservative and operative treatment groups. The TLICS score of each group was analyzed and the degree of consistent with the recommended treatment through the TLICS classification was examined. Of the total 328 patients, 138 patients were treated conservatively and 190 patients were treated by surgery. Of the 138 patients who underwent conservative treatment, 131 patients (94.9%) had a TLICS score of 4 points or less, and matched with the recommendation score for conservative treatment according to the TLICS classification (match rate 94.9%, 131/138). Of the 190 patients who underwent operative treatment, 160 patients (84.2%) had a TLICS score of 4 points or more (match rate 84.2%, 160/190). All of 30 mismatched patients with a TLICS score of 3 points or less (15.8%) had stable burst fracture without neurological deficit. We retrospectively reviewed the validity of the TLICS classification for the injuries of the thoracolumbar spine, based on MRI in a large group of patients. Treatment with TLICS classification showed high validity, especially in conservative group, and MRI should be an essential diagnostic tool for accurate evaluation of posterior ligamentous complex injury.","container-title":"Scientific Reports","DOI":"10.1038/s41598-020-76473-9","ISSN":"2045-2322","issue":"1","journalAbbreviation":"Sci Rep","language":"en","license":"2020 The Author(s)","note":"publisher: Nature Publishing Group","page":"19494","source":"www.nature.com","title":"Clinical relevance and validity of TLICS system for thoracolumbar spine injury","volume":"10","author":[{"family":"Park","given":"Chan-Jin"},{"family":"Kim","given":"Sung-Kyu"},{"family":"Lee","given":"Tae-Min"},{"family":"Park","given":"Eric T."}],"issued":{"date-parts":[["2020",11,11]]}}}],"schema":"https://github.com/citation-style-language/schema/raw/master/csl-citation.json"} </w:instrText>
      </w:r>
      <w:r w:rsidRPr="00C62B87">
        <w:rPr>
          <w:rFonts w:ascii="Arial" w:hAnsi="Arial" w:cs="Arial"/>
          <w:bCs/>
          <w:sz w:val="22"/>
          <w:szCs w:val="22"/>
        </w:rPr>
        <w:fldChar w:fldCharType="separate"/>
      </w:r>
      <w:r w:rsidRPr="00C62B87">
        <w:rPr>
          <w:rFonts w:ascii="Arial" w:hAnsi="Arial" w:cs="Arial"/>
          <w:sz w:val="22"/>
          <w:vertAlign w:val="superscript"/>
        </w:rPr>
        <w:t>3,4</w:t>
      </w:r>
      <w:r w:rsidRPr="00C62B87">
        <w:rPr>
          <w:rFonts w:ascii="Arial" w:hAnsi="Arial" w:cs="Arial"/>
          <w:bCs/>
          <w:sz w:val="22"/>
          <w:szCs w:val="22"/>
        </w:rPr>
        <w:fldChar w:fldCharType="end"/>
      </w:r>
      <w:r w:rsidRPr="00C62B87">
        <w:rPr>
          <w:rFonts w:ascii="Arial" w:hAnsi="Arial" w:cs="Arial"/>
          <w:bCs/>
          <w:sz w:val="22"/>
          <w:szCs w:val="22"/>
        </w:rPr>
        <w:t xml:space="preserve"> in adults but variability exists in how surgeons interpret the stability of the posterior ligamentous complex on MRI.</w:t>
      </w:r>
      <w:r w:rsidRPr="00C62B87">
        <w:rPr>
          <w:rFonts w:ascii="Arial" w:hAnsi="Arial" w:cs="Arial"/>
          <w:bCs/>
          <w:sz w:val="22"/>
          <w:szCs w:val="22"/>
        </w:rPr>
        <w:fldChar w:fldCharType="begin"/>
      </w:r>
      <w:r w:rsidRPr="00C62B87">
        <w:rPr>
          <w:rFonts w:ascii="Arial" w:hAnsi="Arial" w:cs="Arial"/>
          <w:bCs/>
          <w:sz w:val="22"/>
          <w:szCs w:val="22"/>
        </w:rPr>
        <w:instrText xml:space="preserve"> ADDIN ZOTERO_ITEM CSL_CITATION {"citationID":"RYKrj9VC","properties":{"formattedCitation":"\\super 5\\nosupersub{}","plainCitation":"5","noteIndex":0},"citationItems":[{"id":171,"uris":["http://zotero.org/users/13116718/items/5KIG72KL"],"itemData":{"id":171,"type":"article-journal","abstract":"Study Design:\nNarrative review.\n\nObjectives:\nTo describe the current AOSpine Trauma Classification system for spinal trauma and\nhighlight the value of patient-specific modifiers for facilitating communication and\nnuances in treatment.\n\nMethods:\nThe classification for spine trauma previously developed by The AOSpine Knowledge Forum\nis reviewed and the importance of case modifiers in this system is discussed.\n\nResults:\nA successful classification system facilitates communication and agreement between\nphysicians while also determining injury severity and provides guidance on prognosis and\ntreatment. As each injury may be unique among different patients, the importance of\nconsidering patient-specific characteristics is highlighted in this review. In the\ncurrent AOSpine Trauma Classification, the spinal column is divided into 4 regions: the\nupper cervical spine (C0-C2), subaxial cervical spine (C3-C7), thoracolumbar spine\n(T1-L5), and the sacral spine (S1-S5, including coccyx). Each region is classified\naccording to a hierarchical system with increasing levels of injury or instability and\nrepresents the morphology of the injury, neurologic status, and clinical modifiers.\nSpecifically, these clinical modifiers are denoted starting with M followed by a number.\nThey describe unique conditions that may change treatment approach such as the presence\nof significant soft tissue damage, uncertainty about posterior tension band injury, or\nthe presence of a critical disc herniation in a cervical bilateral facet dislocation.\nThese characteristics are described in detail for each spinal region.\n\nConclusions:\nPatient-specific modifiers in the AOSpine Trauma Classification highlight unique\nclinical characteristics for each injury and facilitate communication and treatment\nbetween surgeons.","container-title":"Global Spine Journal","DOI":"10.1177/2192568219827260","ISSN":"2192-5682","issue":"1 Suppl","journalAbbreviation":"Global Spine J","note":"PMID: 31157149\nPMCID: PMC6512201","page":"77S-88S","source":"PubMed Central","title":"AOSpine—Spine Trauma Classification System: The Value of Modifiers: A Narrative Review With Commentary on Evolving Descriptive Principles","title-short":"AOSpine—Spine Trauma Classification System","volume":"9","author":[{"family":"Divi","given":"Srikanth N."},{"family":"Schroeder","given":"Gregory D."},{"family":"Oner","given":"F. Cumhur"},{"family":"Kandziora","given":"Frank"},{"family":"Schnake","given":"Klaus J."},{"family":"Dvorak","given":"Marcel F."},{"family":"Benneker","given":"Lorin M."},{"family":"Chapman","given":"Jens R."},{"family":"Vaccaro","given":"Alexander R."}],"issued":{"date-parts":[["2019",5]]}}}],"schema":"https://github.com/citation-style-language/schema/raw/master/csl-citation.json"} </w:instrText>
      </w:r>
      <w:r w:rsidRPr="00C62B87">
        <w:rPr>
          <w:rFonts w:ascii="Arial" w:hAnsi="Arial" w:cs="Arial"/>
          <w:bCs/>
          <w:sz w:val="22"/>
          <w:szCs w:val="22"/>
        </w:rPr>
        <w:fldChar w:fldCharType="separate"/>
      </w:r>
      <w:r w:rsidRPr="00C62B87">
        <w:rPr>
          <w:rFonts w:ascii="Arial" w:hAnsi="Arial" w:cs="Arial"/>
          <w:sz w:val="22"/>
          <w:vertAlign w:val="superscript"/>
        </w:rPr>
        <w:t>5</w:t>
      </w:r>
      <w:r w:rsidRPr="00C62B87">
        <w:rPr>
          <w:rFonts w:ascii="Arial" w:hAnsi="Arial" w:cs="Arial"/>
          <w:bCs/>
          <w:sz w:val="22"/>
          <w:szCs w:val="22"/>
        </w:rPr>
        <w:fldChar w:fldCharType="end"/>
      </w:r>
    </w:p>
    <w:p w14:paraId="5DA3DB20" w14:textId="77777777" w:rsidR="00790546" w:rsidRPr="00C62B87" w:rsidRDefault="00790546" w:rsidP="00790546">
      <w:pPr>
        <w:spacing w:after="60"/>
        <w:ind w:left="360"/>
        <w:rPr>
          <w:rFonts w:ascii="Arial" w:hAnsi="Arial" w:cs="Arial"/>
          <w:bCs/>
          <w:sz w:val="22"/>
          <w:szCs w:val="22"/>
        </w:rPr>
      </w:pPr>
    </w:p>
    <w:p w14:paraId="721A4F10" w14:textId="77777777" w:rsidR="00790546" w:rsidRPr="00C62B87" w:rsidRDefault="00790546" w:rsidP="00790546">
      <w:pPr>
        <w:spacing w:after="60"/>
        <w:ind w:left="360"/>
        <w:rPr>
          <w:rFonts w:ascii="Arial" w:hAnsi="Arial" w:cs="Arial"/>
          <w:bCs/>
          <w:sz w:val="22"/>
          <w:szCs w:val="22"/>
        </w:rPr>
      </w:pPr>
      <w:r w:rsidRPr="00C62B87">
        <w:rPr>
          <w:rFonts w:ascii="Arial" w:hAnsi="Arial" w:cs="Arial"/>
          <w:bCs/>
          <w:sz w:val="22"/>
          <w:szCs w:val="22"/>
        </w:rPr>
        <w:t xml:space="preserve">The AO Spine TL Classification is a subset of a larger spine classification system that also includes upper cervical, </w:t>
      </w:r>
      <w:proofErr w:type="spellStart"/>
      <w:r w:rsidRPr="00C62B87">
        <w:rPr>
          <w:rFonts w:ascii="Arial" w:hAnsi="Arial" w:cs="Arial"/>
          <w:bCs/>
          <w:sz w:val="22"/>
          <w:szCs w:val="22"/>
        </w:rPr>
        <w:t>subaxial</w:t>
      </w:r>
      <w:proofErr w:type="spellEnd"/>
      <w:r w:rsidRPr="00C62B87">
        <w:rPr>
          <w:rFonts w:ascii="Arial" w:hAnsi="Arial" w:cs="Arial"/>
          <w:bCs/>
          <w:sz w:val="22"/>
          <w:szCs w:val="22"/>
        </w:rPr>
        <w:t xml:space="preserve"> cervical, and sacral spine. Injuries are classified into the following types: Type A – compression injury, Type B – failure of anterior/posterior tension band without gross translation, Type C – dislocation or rotational/displacement injuries with subtypes depending on increasing severity and instability.</w:t>
      </w:r>
      <w:r w:rsidRPr="00C62B87">
        <w:rPr>
          <w:rFonts w:ascii="Arial" w:hAnsi="Arial" w:cs="Arial"/>
          <w:bCs/>
          <w:sz w:val="22"/>
          <w:szCs w:val="22"/>
        </w:rPr>
        <w:fldChar w:fldCharType="begin"/>
      </w:r>
      <w:r w:rsidRPr="00C62B87">
        <w:rPr>
          <w:rFonts w:ascii="Arial" w:hAnsi="Arial" w:cs="Arial"/>
          <w:bCs/>
          <w:sz w:val="22"/>
          <w:szCs w:val="22"/>
        </w:rPr>
        <w:instrText xml:space="preserve"> ADDIN ZOTERO_ITEM CSL_CITATION {"citationID":"1cvomQwX","properties":{"formattedCitation":"\\super 5,6\\nosupersub{}","plainCitation":"5,6","noteIndex":0},"citationItems":[{"id":171,"uris":["http://zotero.org/users/13116718/items/5KIG72KL"],"itemData":{"id":171,"type":"article-journal","abstract":"Study Design:\nNarrative review.\n\nObjectives:\nTo describe the current AOSpine Trauma Classification system for spinal trauma and\nhighlight the value of patient-specific modifiers for facilitating communication and\nnuances in treatment.\n\nMethods:\nThe classification for spine trauma previously developed by The AOSpine Knowledge Forum\nis reviewed and the importance of case modifiers in this system is discussed.\n\nResults:\nA successful classification system facilitates communication and agreement between\nphysicians while also determining injury severity and provides guidance on prognosis and\ntreatment. As each injury may be unique among different patients, the importance of\nconsidering patient-specific characteristics is highlighted in this review. In the\ncurrent AOSpine Trauma Classification, the spinal column is divided into 4 regions: the\nupper cervical spine (C0-C2), subaxial cervical spine (C3-C7), thoracolumbar spine\n(T1-L5), and the sacral spine (S1-S5, including coccyx). Each region is classified\naccording to a hierarchical system with increasing levels of injury or instability and\nrepresents the morphology of the injury, neurologic status, and clinical modifiers.\nSpecifically, these clinical modifiers are denoted starting with M followed by a number.\nThey describe unique conditions that may change treatment approach such as the presence\nof significant soft tissue damage, uncertainty about posterior tension band injury, or\nthe presence of a critical disc herniation in a cervical bilateral facet dislocation.\nThese characteristics are described in detail for each spinal region.\n\nConclusions:\nPatient-specific modifiers in the AOSpine Trauma Classification highlight unique\nclinical characteristics for each injury and facilitate communication and treatment\nbetween surgeons.","container-title":"Global Spine Journal","DOI":"10.1177/2192568219827260","ISSN":"2192-5682","issue":"1 Suppl","journalAbbreviation":"Global Spine J","note":"PMID: 31157149\nPMCID: PMC6512201","page":"77S-88S","source":"PubMed Central","title":"AOSpine—Spine Trauma Classification System: The Value of Modifiers: A Narrative Review With Commentary on Evolving Descriptive Principles","title-short":"AOSpine—Spine Trauma Classification System","volume":"9","author":[{"family":"Divi","given":"Srikanth N."},{"family":"Schroeder","given":"Gregory D."},{"family":"Oner","given":"F. Cumhur"},{"family":"Kandziora","given":"Frank"},{"family":"Schnake","given":"Klaus J."},{"family":"Dvorak","given":"Marcel F."},{"family":"Benneker","given":"Lorin M."},{"family":"Chapman","given":"Jens R."},{"family":"Vaccaro","given":"Alexander R."}],"issued":{"date-parts":[["2019",5]]}}},{"id":174,"uris":["http://zotero.org/users/13116718/items/I3ICPLGH"],"itemData":{"id":174,"type":"article-journal","container-title":"Clinical Orthopaedics and Related Research","DOI":"10.1097/CORR.0000000000001086","ISSN":"0009-921X","issue":"2","journalAbbreviation":"Clin Orthop Relat Res","note":"PMID: 32022766\nPMCID: PMC7438146","page":"434-440","source":"PubMed Central","title":"Classifications in Brief: AO Thoracolumbar Classification System","title-short":"Classifications in Brief","volume":"478","author":[{"family":"Vu","given":"Catphuong"},{"family":"Gendelberg","given":"David"}],"issued":{"date-parts":[["2020",2]]}}}],"schema":"https://github.com/citation-style-language/schema/raw/master/csl-citation.json"} </w:instrText>
      </w:r>
      <w:r w:rsidRPr="00C62B87">
        <w:rPr>
          <w:rFonts w:ascii="Arial" w:hAnsi="Arial" w:cs="Arial"/>
          <w:bCs/>
          <w:sz w:val="22"/>
          <w:szCs w:val="22"/>
        </w:rPr>
        <w:fldChar w:fldCharType="separate"/>
      </w:r>
      <w:r w:rsidRPr="00C62B87">
        <w:rPr>
          <w:rFonts w:ascii="Arial" w:hAnsi="Arial" w:cs="Arial"/>
          <w:sz w:val="22"/>
          <w:vertAlign w:val="superscript"/>
        </w:rPr>
        <w:t>5,6</w:t>
      </w:r>
      <w:r w:rsidRPr="00C62B87">
        <w:rPr>
          <w:rFonts w:ascii="Arial" w:hAnsi="Arial" w:cs="Arial"/>
          <w:bCs/>
          <w:sz w:val="22"/>
          <w:szCs w:val="22"/>
        </w:rPr>
        <w:fldChar w:fldCharType="end"/>
      </w:r>
      <w:r w:rsidRPr="00C62B87">
        <w:rPr>
          <w:rFonts w:ascii="Arial" w:hAnsi="Arial" w:cs="Arial"/>
          <w:bCs/>
          <w:sz w:val="22"/>
          <w:szCs w:val="22"/>
        </w:rPr>
        <w:t xml:space="preserve"> </w:t>
      </w:r>
    </w:p>
    <w:p w14:paraId="7657FCFD" w14:textId="77777777" w:rsidR="00790546" w:rsidRPr="00C62B87" w:rsidRDefault="00790546" w:rsidP="00790546">
      <w:pPr>
        <w:spacing w:after="60"/>
        <w:ind w:left="360"/>
        <w:rPr>
          <w:rFonts w:ascii="Arial" w:hAnsi="Arial" w:cs="Arial"/>
          <w:bCs/>
          <w:sz w:val="22"/>
          <w:szCs w:val="22"/>
        </w:rPr>
      </w:pPr>
    </w:p>
    <w:p w14:paraId="1D9B0197" w14:textId="66687608" w:rsidR="00790546" w:rsidRPr="00C62B87" w:rsidRDefault="00790546" w:rsidP="3090CFA4">
      <w:pPr>
        <w:spacing w:after="60"/>
        <w:ind w:left="360"/>
        <w:rPr>
          <w:rFonts w:ascii="Arial" w:hAnsi="Arial" w:cs="Arial"/>
          <w:sz w:val="22"/>
          <w:szCs w:val="22"/>
        </w:rPr>
      </w:pPr>
      <w:r w:rsidRPr="00C62B87">
        <w:rPr>
          <w:rFonts w:ascii="Arial" w:hAnsi="Arial" w:cs="Arial"/>
          <w:sz w:val="22"/>
          <w:szCs w:val="22"/>
        </w:rPr>
        <w:t>These classification systems have been applied to pediatric cases in a limited capacity. A survey of 20 pediatric TL cases distributed to 20 surgeons found that TLICS had good reliability and validity for pediatrics but less so than for adults.</w:t>
      </w:r>
      <w:r w:rsidRPr="00C62B87">
        <w:rPr>
          <w:rFonts w:ascii="Arial" w:hAnsi="Arial" w:cs="Arial"/>
          <w:sz w:val="22"/>
          <w:szCs w:val="22"/>
        </w:rPr>
        <w:fldChar w:fldCharType="begin"/>
      </w:r>
      <w:r w:rsidRPr="00C62B87">
        <w:rPr>
          <w:rFonts w:ascii="Arial" w:hAnsi="Arial" w:cs="Arial"/>
          <w:sz w:val="22"/>
          <w:szCs w:val="22"/>
        </w:rPr>
        <w:instrText xml:space="preserve"> ADDIN ZOTERO_ITEM CSL_CITATION {"citationID":"bAB3E6hH","properties":{"formattedCitation":"\\super 7\\nosupersub{}","plainCitation":"7","noteIndex":0},"citationItems":[{"id":177,"uris":["http://zotero.org/users/13116718/items/QZEWA36C"],"itemData":{"id":177,"type":"article-journal","abstract":"STUDY DESIGN: The thoracolumbar injury classification system (TLICS) was evaluated in 20 consecutive pediatric spine trauma cases.\nOBJECTIVE: The purpose of this study was to determine the reliability and validity of the TLICS in pediatric spine trauma.\nSUMMARY OF BACKGROUND DATA: The TLICS was developed to improve the categorization and management of thoracolumbar trauma. TLICS has been shown to have good reliability and validity in the adult population.\nMETHODS: The clinical and radiographical findings of 20 pediatric thoracolumbar fractures were prospectively presented to 20 surgeons with disparate levels of training and experience with spinal trauma. These injuries were consecutively scored using the TLICS. Cohen unweighted κ coefficients and Spearman rank order correlation values were calculated for the key parameters (injury morphology, status of posterior ligamentous complex, neurological status, TLICS total score, and proposed management) to assess the inter-rater reliabilities. Five surgeons scored the same cases 3 months later to assess the intra-rater reliability. The actual management of each case was then compared with the treatment recommended by the TLICS algorithm to assess validity.\nRESULTS: The inter-rater κ statistics of all subgroups (injury morphology, status of the posterior ligamentous complex, neurological status, TLICS total score, and proposed treatment) were within the range of moderate to substantial reproducibility (0.524-0.958). All subgroups had excellent intra-rater reliability (0.748-1.000). The various indices for validity were calculated (80.3% correct, 0.836 sensitivity, 0.785 specificity, 0.676 positive predictive value, 0.899 negative predictive value). Overall, TLICS demonstrated good validity.\nCONCLUSION: The TLICS has good reliability and validity when used in the pediatric population. The inter-rater reliability of predicting management and indices for validity are lower than those in adults with thoracolumbar fractures, which is likely due to differences in the way children are treated for certain types of injuries. TLICS can be used to reliably categorize thoracolumbar injuries in the pediatric population; however, modifications may be needed to better guide treatment in this specific patient population.\nLEVEL OF EVIDENCE: 4.","container-title":"Spine","DOI":"10.1097/BRS.0000000000001011","ISSN":"1528-1159","issue":"18","journalAbbreviation":"Spine (Phila Pa 1976)","language":"eng","note":"PMID: 26426715","page":"E1014-1018","source":"PubMed","title":"The Reliability and Validity of the Thoracolumbar Injury Classification System in Pediatric Spine Trauma","volume":"40","author":[{"family":"Savage","given":"Jason W."},{"family":"Moore","given":"Timothy A."},{"family":"Arnold","given":"Paul M."},{"family":"Thakur","given":"Nikhil"},{"family":"Hsu","given":"Wellington K."},{"family":"Patel","given":"Alpesh A."},{"family":"McCarthy","given":"Kathryn"},{"family":"Schroeder","given":"Gregory D."},{"family":"Vaccaro","given":"Alexander R."},{"family":"Dimar","given":"John R."},{"family":"Anderson","given":"Paul A."}],"issued":{"date-parts":[["2015",9,15]]}}}],"schema":"https://github.com/citation-style-language/schema/raw/master/csl-citation.json"} </w:instrText>
      </w:r>
      <w:r w:rsidRPr="00C62B87">
        <w:rPr>
          <w:rFonts w:ascii="Arial" w:hAnsi="Arial" w:cs="Arial"/>
          <w:sz w:val="22"/>
          <w:szCs w:val="22"/>
        </w:rPr>
        <w:fldChar w:fldCharType="separate"/>
      </w:r>
      <w:r w:rsidRPr="00C62B87">
        <w:rPr>
          <w:rFonts w:ascii="Arial" w:hAnsi="Arial" w:cs="Arial"/>
          <w:sz w:val="22"/>
          <w:szCs w:val="22"/>
          <w:vertAlign w:val="superscript"/>
        </w:rPr>
        <w:t>7</w:t>
      </w:r>
      <w:r w:rsidRPr="00C62B87">
        <w:rPr>
          <w:rFonts w:ascii="Arial" w:hAnsi="Arial" w:cs="Arial"/>
          <w:sz w:val="22"/>
          <w:szCs w:val="22"/>
        </w:rPr>
        <w:fldChar w:fldCharType="end"/>
      </w:r>
      <w:r w:rsidRPr="00C62B87">
        <w:rPr>
          <w:rFonts w:ascii="Arial" w:hAnsi="Arial" w:cs="Arial"/>
          <w:sz w:val="22"/>
          <w:szCs w:val="22"/>
        </w:rPr>
        <w:t xml:space="preserve"> A retrospective analysis of 60 patients found that the TLICS and AO Classification systems are reliable and valid in pediatrics but they do not account for the distinct fracture characteristics of different age groups.</w:t>
      </w:r>
      <w:r w:rsidRPr="00C62B87">
        <w:rPr>
          <w:rFonts w:ascii="Arial" w:hAnsi="Arial" w:cs="Arial"/>
          <w:sz w:val="22"/>
          <w:szCs w:val="22"/>
        </w:rPr>
        <w:fldChar w:fldCharType="begin"/>
      </w:r>
      <w:r w:rsidRPr="00C62B87">
        <w:rPr>
          <w:rFonts w:ascii="Arial" w:hAnsi="Arial" w:cs="Arial"/>
          <w:sz w:val="22"/>
          <w:szCs w:val="22"/>
        </w:rPr>
        <w:instrText xml:space="preserve"> ADDIN ZOTERO_ITEM CSL_CITATION {"citationID":"gIYcklEC","properties":{"formattedCitation":"\\super 8\\nosupersub{}","plainCitation":"8","noteIndex":0},"citationItems":[{"id":179,"uris":["http://zotero.org/users/13116718/items/NKMNILS9"],"itemData":{"id":179,"type":"article-journal","abstract":"Introduction\nFractures of the thoracolumbar spine in children are rare. Consequently, classification systems providing detailed treatment recommendations as already established in adults are still lacking in the paediatric population. We aimed to evaluate the validity and reliability of the thoracolumbar injury classification and severity score system (TLICS) and the AOSpine injury score in paediatric patients presenting with a traumatic fracture of the thoracolumbar spine.\n\nMaterials and methods\nPatients younger than 18 years presenting with a traumatic thoracolumbar fracture at a large academic trauma centre between 2010 and 2020 were included retrospectively. Demographic and clinical data were retrieved from electronic medical reports. The AOSpine injury score and TLICS were calculated using plain radiography, magnetic resonance imaging, and/or computed tomography.\n\nResults\nSixty patients with 167 fractures were included. Surgical treatment was performed in 14 patients. The mean AOSpine injury score was 1.49 ± 2.0, the mean TLICS was 1.32 ± 1.65. A significant correlation between the classification systems was found (Spearman r = 0.975, p &lt; 0.001). Interrater reliability analysis revealed Kappa values of 0.868 for the TLICS and 0.860 for the AOSpine injury score (p &lt; 0.001). Contingency table analysis showed a sensitivity of 1.00 and specificity of 0.94 for the AOSpine injury score and a sensitivity of 0.90 and specificity of 0.90 for the TLICS in predicting the performed treatment.\n\nConclusions\nOur results confirm that the TLICS is a valid classification system for determining treatment decisions in paediatric patients and show slightly higher accuracy of the AOSpine injury score as well as high interrater reliabilities for both classification systems.","container-title":"Archives of Orthopaedic and Trauma Surgery","DOI":"10.1007/s00402-022-04413-5","ISSN":"0936-8051","issue":"4","journalAbbreviation":"Arch Orthop Trauma Surg","note":"PMID: 35348873\nPMCID: PMC10030453","page":"2011-2017","source":"PubMed Central","title":"Validation of the TLICS and AOSpine injury score for surgical management of paediatric traumatic spinal injuries","volume":"143","author":[{"family":"Schömig","given":"Friederike"},{"family":"Taheri","given":"Nima"},{"family":"Kalaf","given":"Hussein"},{"family":"Muellner","given":"Maximilian"},{"family":"Becker","given":"Luis"},{"family":"Pumberger","given":"Matthias"}],"issued":{"date-parts":[["2023"]]}}}],"schema":"https://github.com/citation-style-language/schema/raw/master/csl-citation.json"} </w:instrText>
      </w:r>
      <w:r w:rsidRPr="00C62B87">
        <w:rPr>
          <w:rFonts w:ascii="Arial" w:hAnsi="Arial" w:cs="Arial"/>
          <w:sz w:val="22"/>
          <w:szCs w:val="22"/>
        </w:rPr>
        <w:fldChar w:fldCharType="separate"/>
      </w:r>
      <w:r w:rsidRPr="00C62B87">
        <w:rPr>
          <w:rFonts w:ascii="Arial" w:hAnsi="Arial" w:cs="Arial"/>
          <w:sz w:val="22"/>
          <w:szCs w:val="22"/>
          <w:vertAlign w:val="superscript"/>
        </w:rPr>
        <w:t>8</w:t>
      </w:r>
      <w:r w:rsidRPr="00C62B87">
        <w:rPr>
          <w:rFonts w:ascii="Arial" w:hAnsi="Arial" w:cs="Arial"/>
          <w:sz w:val="22"/>
          <w:szCs w:val="22"/>
        </w:rPr>
        <w:fldChar w:fldCharType="end"/>
      </w:r>
      <w:r w:rsidR="3E83EA5B" w:rsidRPr="00C62B87">
        <w:rPr>
          <w:rFonts w:ascii="Arial" w:hAnsi="Arial" w:cs="Arial"/>
          <w:sz w:val="22"/>
          <w:szCs w:val="22"/>
        </w:rPr>
        <w:t xml:space="preserve">  </w:t>
      </w:r>
      <w:r w:rsidR="18AC6E93" w:rsidRPr="00C62B87">
        <w:rPr>
          <w:rFonts w:ascii="Arial" w:hAnsi="Arial" w:cs="Arial"/>
          <w:sz w:val="22"/>
          <w:szCs w:val="22"/>
        </w:rPr>
        <w:t xml:space="preserve">When it comes to treatment, there is even less </w:t>
      </w:r>
      <w:r w:rsidR="001C22D0" w:rsidRPr="00C62B87">
        <w:rPr>
          <w:rFonts w:ascii="Arial" w:hAnsi="Arial" w:cs="Arial"/>
          <w:sz w:val="22"/>
          <w:szCs w:val="22"/>
        </w:rPr>
        <w:t>consonance</w:t>
      </w:r>
      <w:r w:rsidR="18AC6E93" w:rsidRPr="00C62B87">
        <w:rPr>
          <w:rFonts w:ascii="Arial" w:hAnsi="Arial" w:cs="Arial"/>
          <w:sz w:val="22"/>
          <w:szCs w:val="22"/>
        </w:rPr>
        <w:t xml:space="preserve">. </w:t>
      </w:r>
      <w:r w:rsidR="43EE6810" w:rsidRPr="00C62B87">
        <w:rPr>
          <w:rFonts w:ascii="Arial" w:hAnsi="Arial" w:cs="Arial"/>
          <w:sz w:val="22"/>
          <w:szCs w:val="22"/>
        </w:rPr>
        <w:t>O</w:t>
      </w:r>
      <w:r w:rsidR="3E83EA5B" w:rsidRPr="00C62B87">
        <w:rPr>
          <w:rFonts w:ascii="Arial" w:hAnsi="Arial" w:cs="Arial"/>
          <w:sz w:val="22"/>
          <w:szCs w:val="22"/>
        </w:rPr>
        <w:t xml:space="preserve">ne single center retrospective review of 73 patients characterized the epidemiology of general pediatric spinal trauma and analyzed surgical techniques used over a 12-year period. They found that </w:t>
      </w:r>
      <w:r w:rsidR="0008304A" w:rsidRPr="00C62B87">
        <w:rPr>
          <w:rFonts w:ascii="Arial" w:hAnsi="Arial" w:cs="Arial"/>
          <w:sz w:val="22"/>
          <w:szCs w:val="22"/>
        </w:rPr>
        <w:t>disk ligament</w:t>
      </w:r>
      <w:r w:rsidR="3E83EA5B" w:rsidRPr="00C62B87">
        <w:rPr>
          <w:rFonts w:ascii="Arial" w:hAnsi="Arial" w:cs="Arial"/>
          <w:sz w:val="22"/>
          <w:szCs w:val="22"/>
        </w:rPr>
        <w:t xml:space="preserve"> maturation was an important consideration in surgical management and that surgeries should occur promptly when patients present with neurological deficits. They recommended a 2 level up-and-down fixation for thoracolumbar cases.</w:t>
      </w:r>
      <w:r w:rsidRPr="00C62B87">
        <w:rPr>
          <w:rFonts w:ascii="Arial" w:hAnsi="Arial" w:cs="Arial"/>
          <w:sz w:val="22"/>
          <w:szCs w:val="22"/>
        </w:rPr>
        <w:fldChar w:fldCharType="begin"/>
      </w:r>
      <w:r w:rsidRPr="00C62B87">
        <w:rPr>
          <w:rFonts w:ascii="Arial" w:hAnsi="Arial" w:cs="Arial"/>
          <w:sz w:val="22"/>
          <w:szCs w:val="22"/>
        </w:rPr>
        <w:instrText xml:space="preserve"> ADDIN ZOTERO_ITEM CSL_CITATION {"citationID":"ZOYxEJXn","properties":{"formattedCitation":"\\super 9\\nosupersub{}","plainCitation":"9","noteIndex":0},"citationItems":[{"id":189,"uris":["http://zotero.org/users/13116718/items/SWF8Y7JC"],"itemData":{"id":189,"type":"article-journal","abstract":"OBJECTIVE: Spine trauma management in children varies from one team to another, and to date, no clear consensus has been reached. The goal of this study was to describe the epidemiology of spine trauma in children and evaluate the timing and techniques of surgery when it was required.\nMETHODS: A retrospective review of all patients admitted to our pediatric trauma center for spine traumas that required surgical management, between 2005 and 2016, was performed. All patients were followed with clinical and radiologic examination to evaluate the quality of fusion and realignment.\nRESULTS: Seventy-three children, with a mean age of 14.1 years, were admitted. Spinal injuries were more common in the teenage group (14-18 years). The predominant etiology of spine injuries was motor vehicle collision (36%). The spinal level of injury varied according to the age group: young children presented more cervical traumas (P &lt; 0.01), while teenagers presented more lumbar traumas. There were more fractures alone in the teenage group (P &lt; 0.005), while there were more luxations alone in the school-age group (P &lt; 0.05). Median timing for surgical intervention in patients with neurologic deficits was 1 day. Patients with posterior wall recession &gt;5 mm underwent surgical management quicker than patients with no posterior wall recession (P &lt; 0.03). At follow-up, out of the 37 patients with initial neurologic deficits, 14 had improved (38%).\nCONCLUSIONS: Diskoligament maturation is an essential concept in spine traumas in children, as well as in surgical management. Surgical procedures should be carried out as soon as possible when patients present with neurologic deficits. At the thoracolumbar junction, a 2-level up-and-down fixation is recommended.","container-title":"World Neurosurgery","DOI":"10.1016/j.wneu.2019.03.134","ISSN":"1878-8769","journalAbbreviation":"World Neurosurg","language":"eng","note":"PMID: 30910750","page":"e1494-e1502","source":"PubMed","title":"Surgical Management of Pediatric Spine Trauma: 12 Years of Experience","title-short":"Surgical Management of Pediatric Spine Trauma","volume":"126","author":[{"family":"Dauleac","given":"Corentin"},{"family":"Beuriat","given":"Pierre-Aurélien"},{"family":"Di Rocco","given":"Federico"},{"family":"Szathmari","given":"Alexandru"},{"family":"Mottolese","given":"Carmine"}],"issued":{"date-parts":[["2019",6]]}}}],"schema":"https://github.com/citation-style-language/schema/raw/master/csl-citation.json"} </w:instrText>
      </w:r>
      <w:r w:rsidRPr="00C62B87">
        <w:rPr>
          <w:rFonts w:ascii="Arial" w:hAnsi="Arial" w:cs="Arial"/>
          <w:sz w:val="22"/>
          <w:szCs w:val="22"/>
        </w:rPr>
        <w:fldChar w:fldCharType="separate"/>
      </w:r>
      <w:r w:rsidR="3E83EA5B" w:rsidRPr="00C62B87">
        <w:rPr>
          <w:rFonts w:ascii="Arial" w:hAnsi="Arial" w:cs="Arial"/>
          <w:sz w:val="22"/>
          <w:szCs w:val="22"/>
          <w:vertAlign w:val="superscript"/>
        </w:rPr>
        <w:t>9</w:t>
      </w:r>
      <w:r w:rsidRPr="00C62B87">
        <w:rPr>
          <w:rFonts w:ascii="Arial" w:hAnsi="Arial" w:cs="Arial"/>
          <w:sz w:val="22"/>
          <w:szCs w:val="22"/>
        </w:rPr>
        <w:fldChar w:fldCharType="end"/>
      </w:r>
    </w:p>
    <w:p w14:paraId="6E9851D9" w14:textId="1925E4D1" w:rsidR="00790546" w:rsidRPr="00C62B87" w:rsidRDefault="00790546" w:rsidP="3090CFA4">
      <w:pPr>
        <w:spacing w:after="60"/>
        <w:ind w:left="360"/>
        <w:rPr>
          <w:rFonts w:ascii="Arial" w:hAnsi="Arial" w:cs="Arial"/>
          <w:sz w:val="22"/>
          <w:szCs w:val="22"/>
          <w:vertAlign w:val="superscript"/>
        </w:rPr>
      </w:pPr>
    </w:p>
    <w:p w14:paraId="6488F69A" w14:textId="43AC7E52" w:rsidR="00790546" w:rsidRPr="00C62B87" w:rsidRDefault="7D16FBD0" w:rsidP="78C19C3D">
      <w:pPr>
        <w:spacing w:after="60"/>
        <w:ind w:left="360"/>
        <w:rPr>
          <w:rFonts w:ascii="Arial" w:hAnsi="Arial" w:cs="Arial"/>
          <w:sz w:val="22"/>
          <w:szCs w:val="22"/>
        </w:rPr>
      </w:pPr>
      <w:r w:rsidRPr="00C62B87">
        <w:rPr>
          <w:rFonts w:ascii="Arial" w:hAnsi="Arial" w:cs="Arial"/>
          <w:sz w:val="22"/>
          <w:szCs w:val="22"/>
        </w:rPr>
        <w:t>Due to low frequency of pediatric spine trauma, definitive guidelines for management do</w:t>
      </w:r>
      <w:r w:rsidR="09E045E9" w:rsidRPr="00C62B87">
        <w:rPr>
          <w:rFonts w:ascii="Arial" w:hAnsi="Arial" w:cs="Arial"/>
          <w:sz w:val="22"/>
          <w:szCs w:val="22"/>
        </w:rPr>
        <w:t xml:space="preserve"> </w:t>
      </w:r>
      <w:r w:rsidRPr="00C62B87">
        <w:rPr>
          <w:rFonts w:ascii="Arial" w:hAnsi="Arial" w:cs="Arial"/>
          <w:sz w:val="22"/>
          <w:szCs w:val="22"/>
        </w:rPr>
        <w:t>not exist</w:t>
      </w:r>
      <w:r w:rsidR="43C05BE8" w:rsidRPr="00C62B87">
        <w:rPr>
          <w:rFonts w:ascii="Arial" w:hAnsi="Arial" w:cs="Arial"/>
          <w:sz w:val="22"/>
          <w:szCs w:val="22"/>
        </w:rPr>
        <w:t xml:space="preserve"> and the current practice continues to be the </w:t>
      </w:r>
      <w:r w:rsidR="0DEEF359" w:rsidRPr="00C62B87">
        <w:rPr>
          <w:rFonts w:ascii="Arial" w:hAnsi="Arial" w:cs="Arial"/>
          <w:sz w:val="22"/>
          <w:szCs w:val="22"/>
        </w:rPr>
        <w:t>2-level</w:t>
      </w:r>
      <w:r w:rsidR="43C05BE8" w:rsidRPr="00C62B87">
        <w:rPr>
          <w:rFonts w:ascii="Arial" w:hAnsi="Arial" w:cs="Arial"/>
          <w:sz w:val="22"/>
          <w:szCs w:val="22"/>
        </w:rPr>
        <w:t xml:space="preserve"> up</w:t>
      </w:r>
      <w:r w:rsidR="162D0BDE" w:rsidRPr="00C62B87">
        <w:rPr>
          <w:rFonts w:ascii="Arial" w:hAnsi="Arial" w:cs="Arial"/>
          <w:sz w:val="22"/>
          <w:szCs w:val="22"/>
        </w:rPr>
        <w:t>-and-down fixation</w:t>
      </w:r>
      <w:r w:rsidRPr="00C62B87">
        <w:rPr>
          <w:rFonts w:ascii="Arial" w:hAnsi="Arial" w:cs="Arial"/>
          <w:sz w:val="22"/>
          <w:szCs w:val="22"/>
        </w:rPr>
        <w:t xml:space="preserve">. </w:t>
      </w:r>
      <w:r w:rsidR="5433AF2F" w:rsidRPr="00C62B87">
        <w:rPr>
          <w:rFonts w:ascii="Arial" w:hAnsi="Arial" w:cs="Arial"/>
          <w:sz w:val="22"/>
          <w:szCs w:val="22"/>
        </w:rPr>
        <w:t xml:space="preserve">Currently management guidelines for these injuries are largely derived from adult populations and there is a significant gap in the literature </w:t>
      </w:r>
      <w:r w:rsidR="5433AF2F" w:rsidRPr="00C62B87">
        <w:rPr>
          <w:rFonts w:ascii="Arial" w:hAnsi="Arial" w:cs="Arial"/>
          <w:sz w:val="22"/>
          <w:szCs w:val="22"/>
        </w:rPr>
        <w:lastRenderedPageBreak/>
        <w:t>specific to pediatric cases, especially regarding instrumentation levels and surgical techniques. Most of the existing literature is based on single-institution data, which lacks the breadth needed to draw generalizable conclusions. Additionally, our recent CORTICES survey has highlighted considerable variation across institutions in the treatment of pediatric thoracolumbar trauma, particularly in terms of instrumentation levels and the specialties involved in management, with some centers relying on pe</w:t>
      </w:r>
      <w:r w:rsidR="7641DFAE" w:rsidRPr="00C62B87">
        <w:rPr>
          <w:rFonts w:ascii="Arial" w:hAnsi="Arial" w:cs="Arial"/>
          <w:sz w:val="22"/>
          <w:szCs w:val="22"/>
        </w:rPr>
        <w:t>diatric</w:t>
      </w:r>
      <w:r w:rsidR="5433AF2F" w:rsidRPr="00C62B87">
        <w:rPr>
          <w:rFonts w:ascii="Arial" w:hAnsi="Arial" w:cs="Arial"/>
          <w:sz w:val="22"/>
          <w:szCs w:val="22"/>
        </w:rPr>
        <w:t xml:space="preserve"> spine surgeons and others incorporating neurosurgery. Given the variation observed, a retrospective study utilizing data from multiple </w:t>
      </w:r>
      <w:r w:rsidR="461BB6C7" w:rsidRPr="00C62B87">
        <w:rPr>
          <w:rFonts w:ascii="Arial" w:hAnsi="Arial" w:cs="Arial"/>
          <w:sz w:val="22"/>
          <w:szCs w:val="22"/>
        </w:rPr>
        <w:t>CORTICES institutions</w:t>
      </w:r>
      <w:r w:rsidR="5433AF2F" w:rsidRPr="00C62B87">
        <w:rPr>
          <w:rFonts w:ascii="Arial" w:hAnsi="Arial" w:cs="Arial"/>
          <w:sz w:val="22"/>
          <w:szCs w:val="22"/>
        </w:rPr>
        <w:t xml:space="preserve"> will allow us to identify patterns and provide more robust evidence regarding best practices for surgical management across different regions and specialties. </w:t>
      </w:r>
    </w:p>
    <w:p w14:paraId="7F118566" w14:textId="13679E5B" w:rsidR="008E2A47" w:rsidRPr="00C62B87" w:rsidRDefault="008E2A47" w:rsidP="3090CFA4">
      <w:pPr>
        <w:spacing w:after="60"/>
        <w:ind w:left="360"/>
        <w:rPr>
          <w:rFonts w:ascii="Arial" w:hAnsi="Arial" w:cs="Arial"/>
          <w:sz w:val="22"/>
          <w:szCs w:val="22"/>
        </w:rPr>
      </w:pPr>
    </w:p>
    <w:p w14:paraId="13B8C3A9" w14:textId="6BD3C62F" w:rsidR="00443A45" w:rsidRPr="00C62B87" w:rsidRDefault="45B69C0F" w:rsidP="00790546">
      <w:pPr>
        <w:pStyle w:val="ListParagraph"/>
        <w:numPr>
          <w:ilvl w:val="0"/>
          <w:numId w:val="19"/>
        </w:numPr>
        <w:spacing w:after="60"/>
        <w:ind w:left="360"/>
        <w:rPr>
          <w:rFonts w:ascii="Arial" w:hAnsi="Arial" w:cs="Arial"/>
          <w:b/>
          <w:sz w:val="22"/>
          <w:szCs w:val="22"/>
        </w:rPr>
      </w:pPr>
      <w:r w:rsidRPr="00C62B87">
        <w:rPr>
          <w:rFonts w:ascii="Arial" w:hAnsi="Arial" w:cs="Arial"/>
          <w:b/>
          <w:bCs/>
          <w:sz w:val="22"/>
          <w:szCs w:val="22"/>
        </w:rPr>
        <w:t>Preliminary Studies</w:t>
      </w:r>
    </w:p>
    <w:p w14:paraId="3236EC2F" w14:textId="5C36F512" w:rsidR="008E3320" w:rsidRPr="00C62B87" w:rsidRDefault="67A45C03" w:rsidP="78C19C3D">
      <w:pPr>
        <w:spacing w:after="60"/>
        <w:ind w:left="360"/>
        <w:rPr>
          <w:rFonts w:ascii="Arial" w:hAnsi="Arial" w:cs="Arial"/>
          <w:sz w:val="22"/>
          <w:szCs w:val="22"/>
        </w:rPr>
      </w:pPr>
      <w:r w:rsidRPr="00C62B87">
        <w:rPr>
          <w:rFonts w:ascii="Arial" w:hAnsi="Arial" w:cs="Arial"/>
          <w:sz w:val="22"/>
          <w:szCs w:val="22"/>
        </w:rPr>
        <w:t xml:space="preserve">From a preliminary CORTICES Variability in Care of TL </w:t>
      </w:r>
      <w:proofErr w:type="spellStart"/>
      <w:r w:rsidRPr="00C62B87">
        <w:rPr>
          <w:rFonts w:ascii="Arial" w:hAnsi="Arial" w:cs="Arial"/>
          <w:sz w:val="22"/>
          <w:szCs w:val="22"/>
        </w:rPr>
        <w:t>Pedatric</w:t>
      </w:r>
      <w:proofErr w:type="spellEnd"/>
      <w:r w:rsidRPr="00C62B87">
        <w:rPr>
          <w:rFonts w:ascii="Arial" w:hAnsi="Arial" w:cs="Arial"/>
          <w:sz w:val="22"/>
          <w:szCs w:val="22"/>
        </w:rPr>
        <w:t xml:space="preserve"> Spine Trauma</w:t>
      </w:r>
      <w:r w:rsidR="55DEDBD9" w:rsidRPr="00C62B87">
        <w:rPr>
          <w:rFonts w:ascii="Arial" w:hAnsi="Arial" w:cs="Arial"/>
          <w:sz w:val="22"/>
          <w:szCs w:val="22"/>
        </w:rPr>
        <w:t xml:space="preserve"> survey of 18 sites, demographic data and on-call workflows wer</w:t>
      </w:r>
      <w:r w:rsidR="4009639B" w:rsidRPr="00C62B87">
        <w:rPr>
          <w:rFonts w:ascii="Arial" w:hAnsi="Arial" w:cs="Arial"/>
          <w:sz w:val="22"/>
          <w:szCs w:val="22"/>
        </w:rPr>
        <w:t xml:space="preserve">e collected alongside treatment approaches to two clinical cases. The </w:t>
      </w:r>
      <w:r w:rsidR="28553E54" w:rsidRPr="00C62B87">
        <w:rPr>
          <w:rFonts w:ascii="Arial" w:hAnsi="Arial" w:cs="Arial"/>
          <w:sz w:val="22"/>
          <w:szCs w:val="22"/>
        </w:rPr>
        <w:t>survey showed that out of nineteen surgeons that completed the survey (</w:t>
      </w:r>
      <w:r w:rsidR="5B74F17D" w:rsidRPr="00C62B87">
        <w:rPr>
          <w:rFonts w:ascii="Arial" w:hAnsi="Arial" w:cs="Arial"/>
          <w:sz w:val="22"/>
          <w:szCs w:val="22"/>
        </w:rPr>
        <w:t>orthopedics: 84%, n=16; neurosurgery: 16% n=3)</w:t>
      </w:r>
      <w:r w:rsidR="270ED1BE" w:rsidRPr="00C62B87">
        <w:rPr>
          <w:rFonts w:ascii="Arial" w:hAnsi="Arial" w:cs="Arial"/>
          <w:sz w:val="22"/>
          <w:szCs w:val="22"/>
        </w:rPr>
        <w:t xml:space="preserve"> the arrangement for a spinal TL trauma call </w:t>
      </w:r>
      <w:r w:rsidR="7B1A76DD" w:rsidRPr="00C62B87">
        <w:rPr>
          <w:rFonts w:ascii="Arial" w:hAnsi="Arial" w:cs="Arial"/>
          <w:sz w:val="22"/>
          <w:szCs w:val="22"/>
        </w:rPr>
        <w:t xml:space="preserve">is as follows: </w:t>
      </w:r>
      <w:r w:rsidR="270ED1BE" w:rsidRPr="00C62B87">
        <w:rPr>
          <w:rFonts w:ascii="Arial" w:hAnsi="Arial" w:cs="Arial"/>
          <w:sz w:val="22"/>
          <w:szCs w:val="22"/>
        </w:rPr>
        <w:t xml:space="preserve">both orthopedics and neurosurgery </w:t>
      </w:r>
      <w:r w:rsidR="6A116223" w:rsidRPr="00C62B87">
        <w:rPr>
          <w:rFonts w:ascii="Arial" w:hAnsi="Arial" w:cs="Arial"/>
          <w:sz w:val="22"/>
          <w:szCs w:val="22"/>
        </w:rPr>
        <w:t>involvement (50%, 9/18)</w:t>
      </w:r>
      <w:r w:rsidR="4CF1129B" w:rsidRPr="00C62B87">
        <w:rPr>
          <w:rFonts w:ascii="Arial" w:hAnsi="Arial" w:cs="Arial"/>
          <w:sz w:val="22"/>
          <w:szCs w:val="22"/>
        </w:rPr>
        <w:t xml:space="preserve">, alternating orthopedics and neurosurgery (17%, 3/18), and orthopedics alone (11%, 2/18). </w:t>
      </w:r>
      <w:r w:rsidR="29855888" w:rsidRPr="00C62B87">
        <w:rPr>
          <w:rFonts w:ascii="Arial" w:hAnsi="Arial" w:cs="Arial"/>
          <w:sz w:val="22"/>
          <w:szCs w:val="22"/>
        </w:rPr>
        <w:t>Neurological</w:t>
      </w:r>
      <w:r w:rsidR="4CF1129B" w:rsidRPr="00C62B87">
        <w:rPr>
          <w:rFonts w:ascii="Arial" w:hAnsi="Arial" w:cs="Arial"/>
          <w:sz w:val="22"/>
          <w:szCs w:val="22"/>
        </w:rPr>
        <w:t xml:space="preserve"> status was the primary </w:t>
      </w:r>
      <w:proofErr w:type="gramStart"/>
      <w:r w:rsidR="4CF1129B" w:rsidRPr="00C62B87">
        <w:rPr>
          <w:rFonts w:ascii="Arial" w:hAnsi="Arial" w:cs="Arial"/>
          <w:sz w:val="22"/>
          <w:szCs w:val="22"/>
        </w:rPr>
        <w:t>decider</w:t>
      </w:r>
      <w:proofErr w:type="gramEnd"/>
      <w:r w:rsidR="4CF1129B" w:rsidRPr="00C62B87">
        <w:rPr>
          <w:rFonts w:ascii="Arial" w:hAnsi="Arial" w:cs="Arial"/>
          <w:sz w:val="22"/>
          <w:szCs w:val="22"/>
        </w:rPr>
        <w:t xml:space="preserve"> for admission to one department or another. </w:t>
      </w:r>
    </w:p>
    <w:p w14:paraId="5C1587A3" w14:textId="064155C0" w:rsidR="26D41EE1" w:rsidRPr="00C62B87" w:rsidRDefault="26D41EE1" w:rsidP="78C19C3D">
      <w:pPr>
        <w:spacing w:after="60"/>
        <w:ind w:left="360"/>
        <w:rPr>
          <w:rFonts w:ascii="Arial" w:hAnsi="Arial" w:cs="Arial"/>
          <w:sz w:val="22"/>
          <w:szCs w:val="22"/>
        </w:rPr>
      </w:pPr>
      <w:r w:rsidRPr="00C62B87">
        <w:rPr>
          <w:rFonts w:ascii="Arial" w:hAnsi="Arial" w:cs="Arial"/>
          <w:sz w:val="22"/>
          <w:szCs w:val="22"/>
        </w:rPr>
        <w:t xml:space="preserve">The two clinical scenarios presented to the group were one, a L1 injury with neurologic deficits where the primary approach by respondents </w:t>
      </w:r>
      <w:r w:rsidR="107E9AF7" w:rsidRPr="00C62B87">
        <w:rPr>
          <w:rFonts w:ascii="Arial" w:hAnsi="Arial" w:cs="Arial"/>
          <w:sz w:val="22"/>
          <w:szCs w:val="22"/>
        </w:rPr>
        <w:t xml:space="preserve">taking an </w:t>
      </w:r>
      <w:r w:rsidR="7C42E478" w:rsidRPr="00C62B87">
        <w:rPr>
          <w:rFonts w:ascii="Arial" w:hAnsi="Arial" w:cs="Arial"/>
          <w:sz w:val="22"/>
          <w:szCs w:val="22"/>
        </w:rPr>
        <w:t xml:space="preserve">operative spine call </w:t>
      </w:r>
      <w:r w:rsidR="53D8E095" w:rsidRPr="00C62B87">
        <w:rPr>
          <w:rFonts w:ascii="Arial" w:hAnsi="Arial" w:cs="Arial"/>
          <w:sz w:val="22"/>
          <w:szCs w:val="22"/>
        </w:rPr>
        <w:t xml:space="preserve">was </w:t>
      </w:r>
      <w:r w:rsidR="7C42E478" w:rsidRPr="00C62B87">
        <w:rPr>
          <w:rFonts w:ascii="Arial" w:hAnsi="Arial" w:cs="Arial"/>
          <w:sz w:val="22"/>
          <w:szCs w:val="22"/>
        </w:rPr>
        <w:t xml:space="preserve">to </w:t>
      </w:r>
      <w:bookmarkStart w:id="0" w:name="_Int_8bCKTLa5"/>
      <w:proofErr w:type="gramStart"/>
      <w:r w:rsidR="7C42E478" w:rsidRPr="00C62B87">
        <w:rPr>
          <w:rFonts w:ascii="Arial" w:hAnsi="Arial" w:cs="Arial"/>
          <w:sz w:val="22"/>
          <w:szCs w:val="22"/>
        </w:rPr>
        <w:t>treat with</w:t>
      </w:r>
      <w:bookmarkEnd w:id="0"/>
      <w:proofErr w:type="gramEnd"/>
      <w:r w:rsidR="7C42E478" w:rsidRPr="00C62B87">
        <w:rPr>
          <w:rFonts w:ascii="Arial" w:hAnsi="Arial" w:cs="Arial"/>
          <w:sz w:val="22"/>
          <w:szCs w:val="22"/>
        </w:rPr>
        <w:t xml:space="preserve"> posterior spinal decompression and fusion (81%, 13/16). The most common upper instrumented level chosen was T11 (56%, 9/16), and the most common lower instrumented level was L3 (75%, 12/16). For the second case of a neurologically intact </w:t>
      </w:r>
      <w:r w:rsidR="551F2CAF" w:rsidRPr="00C62B87">
        <w:rPr>
          <w:rFonts w:ascii="Arial" w:hAnsi="Arial" w:cs="Arial"/>
          <w:sz w:val="22"/>
          <w:szCs w:val="22"/>
        </w:rPr>
        <w:t>L1 injury</w:t>
      </w:r>
      <w:r w:rsidR="384767AB" w:rsidRPr="00C62B87">
        <w:rPr>
          <w:rFonts w:ascii="Arial" w:hAnsi="Arial" w:cs="Arial"/>
          <w:sz w:val="22"/>
          <w:szCs w:val="22"/>
        </w:rPr>
        <w:t>,</w:t>
      </w:r>
      <w:r w:rsidR="551F2CAF" w:rsidRPr="00C62B87">
        <w:rPr>
          <w:rFonts w:ascii="Arial" w:hAnsi="Arial" w:cs="Arial"/>
          <w:sz w:val="22"/>
          <w:szCs w:val="22"/>
        </w:rPr>
        <w:t xml:space="preserve"> half (8/16) of the respondents </w:t>
      </w:r>
      <w:r w:rsidR="0898DEDE" w:rsidRPr="00C62B87">
        <w:rPr>
          <w:rFonts w:ascii="Arial" w:hAnsi="Arial" w:cs="Arial"/>
          <w:sz w:val="22"/>
          <w:szCs w:val="22"/>
        </w:rPr>
        <w:t>on</w:t>
      </w:r>
      <w:r w:rsidR="551F2CAF" w:rsidRPr="00C62B87">
        <w:rPr>
          <w:rFonts w:ascii="Arial" w:hAnsi="Arial" w:cs="Arial"/>
          <w:sz w:val="22"/>
          <w:szCs w:val="22"/>
        </w:rPr>
        <w:t xml:space="preserve"> operative spine call preferred non-operative treatment. Among those opting for surgical management, posterior spinal fusion was the most popular (50%, 4/8), followed by posterior spinal instrumentation without fusion (25%, 2/8). T12 was the </w:t>
      </w:r>
      <w:r w:rsidR="60BD881B" w:rsidRPr="00C62B87">
        <w:rPr>
          <w:rFonts w:ascii="Arial" w:hAnsi="Arial" w:cs="Arial"/>
          <w:sz w:val="22"/>
          <w:szCs w:val="22"/>
        </w:rPr>
        <w:t>most chosen</w:t>
      </w:r>
      <w:r w:rsidR="551F2CAF" w:rsidRPr="00C62B87">
        <w:rPr>
          <w:rFonts w:ascii="Arial" w:hAnsi="Arial" w:cs="Arial"/>
          <w:sz w:val="22"/>
          <w:szCs w:val="22"/>
        </w:rPr>
        <w:t xml:space="preserve"> upper instrumented level (50%, 4/8), while L3 was preferred for the lower instrumented level (63%, 5/8).</w:t>
      </w:r>
      <w:r w:rsidR="3D460F70" w:rsidRPr="00C62B87">
        <w:rPr>
          <w:rFonts w:ascii="Arial" w:hAnsi="Arial" w:cs="Arial"/>
          <w:sz w:val="22"/>
          <w:szCs w:val="22"/>
        </w:rPr>
        <w:t xml:space="preserve"> For a thoracolumbar injury with neurologic deficits, a moderate consensus of treatment with posterior spinal decompression and fusion was reached; however, surgeons varied in which upper and lower instrumentation levels </w:t>
      </w:r>
      <w:r w:rsidR="6B22EA2A" w:rsidRPr="00C62B87">
        <w:rPr>
          <w:rFonts w:ascii="Arial" w:hAnsi="Arial" w:cs="Arial"/>
          <w:sz w:val="22"/>
          <w:szCs w:val="22"/>
        </w:rPr>
        <w:t xml:space="preserve">to </w:t>
      </w:r>
      <w:r w:rsidR="3D460F70" w:rsidRPr="00C62B87">
        <w:rPr>
          <w:rFonts w:ascii="Arial" w:hAnsi="Arial" w:cs="Arial"/>
          <w:sz w:val="22"/>
          <w:szCs w:val="22"/>
        </w:rPr>
        <w:t xml:space="preserve">utilize. When the injury did not include neurologic deficits, surgeons were split </w:t>
      </w:r>
      <w:proofErr w:type="gramStart"/>
      <w:r w:rsidR="3D460F70" w:rsidRPr="00C62B87">
        <w:rPr>
          <w:rFonts w:ascii="Arial" w:hAnsi="Arial" w:cs="Arial"/>
          <w:sz w:val="22"/>
          <w:szCs w:val="22"/>
        </w:rPr>
        <w:t>on</w:t>
      </w:r>
      <w:proofErr w:type="gramEnd"/>
      <w:r w:rsidR="3D460F70" w:rsidRPr="00C62B87">
        <w:rPr>
          <w:rFonts w:ascii="Arial" w:hAnsi="Arial" w:cs="Arial"/>
          <w:sz w:val="22"/>
          <w:szCs w:val="22"/>
        </w:rPr>
        <w:t xml:space="preserve"> surgical and non-surgical management.</w:t>
      </w:r>
    </w:p>
    <w:p w14:paraId="5EFE4866" w14:textId="7D4AEA30" w:rsidR="78C19C3D" w:rsidRPr="00C62B87" w:rsidRDefault="78C19C3D" w:rsidP="78C19C3D">
      <w:pPr>
        <w:spacing w:after="60"/>
        <w:ind w:left="360"/>
        <w:rPr>
          <w:rFonts w:ascii="Arial" w:hAnsi="Arial" w:cs="Arial"/>
          <w:b/>
          <w:bCs/>
          <w:sz w:val="22"/>
          <w:szCs w:val="22"/>
        </w:rPr>
      </w:pPr>
    </w:p>
    <w:p w14:paraId="000F8CFD" w14:textId="77777777" w:rsidR="00B76973" w:rsidRPr="00C62B87" w:rsidRDefault="00B76973" w:rsidP="00F57167">
      <w:pPr>
        <w:pStyle w:val="ListParagraph"/>
        <w:numPr>
          <w:ilvl w:val="0"/>
          <w:numId w:val="19"/>
        </w:numPr>
        <w:spacing w:after="60"/>
        <w:ind w:left="360"/>
        <w:rPr>
          <w:rFonts w:ascii="Arial" w:hAnsi="Arial" w:cs="Arial"/>
          <w:b/>
          <w:sz w:val="22"/>
          <w:szCs w:val="22"/>
        </w:rPr>
      </w:pPr>
      <w:r w:rsidRPr="00C62B87">
        <w:rPr>
          <w:rFonts w:ascii="Arial" w:hAnsi="Arial" w:cs="Arial"/>
          <w:b/>
          <w:sz w:val="22"/>
          <w:szCs w:val="22"/>
        </w:rPr>
        <w:t xml:space="preserve">Design and Methods </w:t>
      </w:r>
    </w:p>
    <w:p w14:paraId="6FA06514" w14:textId="77777777" w:rsidR="000E2EAA" w:rsidRPr="00C62B87" w:rsidRDefault="000E2EAA" w:rsidP="00CD6758">
      <w:pPr>
        <w:numPr>
          <w:ilvl w:val="0"/>
          <w:numId w:val="16"/>
        </w:numPr>
        <w:spacing w:after="120"/>
        <w:rPr>
          <w:rFonts w:ascii="Arial" w:hAnsi="Arial" w:cs="Arial"/>
          <w:b/>
          <w:sz w:val="22"/>
          <w:szCs w:val="22"/>
        </w:rPr>
      </w:pPr>
      <w:r w:rsidRPr="00C62B87">
        <w:rPr>
          <w:rFonts w:ascii="Arial" w:hAnsi="Arial" w:cs="Arial"/>
          <w:b/>
          <w:sz w:val="22"/>
          <w:szCs w:val="22"/>
        </w:rPr>
        <w:t>Study Design</w:t>
      </w:r>
    </w:p>
    <w:p w14:paraId="77529FAF" w14:textId="7F5F9057" w:rsidR="00370693" w:rsidRPr="00C62B87" w:rsidRDefault="00847D76" w:rsidP="00CD6758">
      <w:pPr>
        <w:ind w:left="1440"/>
        <w:rPr>
          <w:rFonts w:ascii="Arial" w:hAnsi="Arial" w:cs="Arial"/>
          <w:sz w:val="22"/>
          <w:szCs w:val="22"/>
        </w:rPr>
      </w:pPr>
      <w:sdt>
        <w:sdtPr>
          <w:rPr>
            <w:rFonts w:ascii="Arial" w:hAnsi="Arial" w:cs="Arial"/>
            <w:sz w:val="22"/>
            <w:szCs w:val="22"/>
          </w:rPr>
          <w:id w:val="-1029796499"/>
          <w14:checkbox>
            <w14:checked w14:val="1"/>
            <w14:checkedState w14:val="2612" w14:font="MS Gothic"/>
            <w14:uncheckedState w14:val="2610" w14:font="MS Gothic"/>
          </w14:checkbox>
        </w:sdtPr>
        <w:sdtEndPr/>
        <w:sdtContent>
          <w:r w:rsidR="00BB26D5">
            <w:rPr>
              <w:rFonts w:ascii="MS Gothic" w:eastAsia="MS Gothic" w:hAnsi="MS Gothic" w:cs="Arial" w:hint="eastAsia"/>
              <w:sz w:val="22"/>
              <w:szCs w:val="22"/>
            </w:rPr>
            <w:t>☒</w:t>
          </w:r>
        </w:sdtContent>
      </w:sdt>
      <w:r w:rsidR="0099070C" w:rsidRPr="00C62B87">
        <w:rPr>
          <w:rFonts w:ascii="Arial" w:hAnsi="Arial" w:cs="Arial"/>
          <w:sz w:val="22"/>
          <w:szCs w:val="22"/>
        </w:rPr>
        <w:t xml:space="preserve"> Retrospective</w:t>
      </w:r>
      <w:r w:rsidR="00370693" w:rsidRPr="00C62B87">
        <w:rPr>
          <w:rFonts w:ascii="Arial" w:hAnsi="Arial" w:cs="Arial"/>
          <w:sz w:val="22"/>
          <w:szCs w:val="22"/>
        </w:rPr>
        <w:t xml:space="preserve"> </w:t>
      </w:r>
    </w:p>
    <w:p w14:paraId="37C4E7F3" w14:textId="30C42FF6" w:rsidR="0099070C" w:rsidRPr="00C62B87" w:rsidRDefault="00847D76" w:rsidP="00CD6758">
      <w:pPr>
        <w:ind w:left="1440"/>
        <w:rPr>
          <w:rFonts w:ascii="Arial" w:hAnsi="Arial" w:cs="Arial"/>
          <w:sz w:val="22"/>
          <w:szCs w:val="22"/>
        </w:rPr>
      </w:pPr>
      <w:sdt>
        <w:sdtPr>
          <w:rPr>
            <w:rFonts w:ascii="Arial" w:hAnsi="Arial" w:cs="Arial"/>
            <w:sz w:val="22"/>
            <w:szCs w:val="22"/>
          </w:rPr>
          <w:id w:val="1299731620"/>
          <w14:checkbox>
            <w14:checked w14:val="0"/>
            <w14:checkedState w14:val="2612" w14:font="MS Gothic"/>
            <w14:uncheckedState w14:val="2610" w14:font="MS Gothic"/>
          </w14:checkbox>
        </w:sdtPr>
        <w:sdtEndPr/>
        <w:sdtContent>
          <w:r w:rsidR="00BB26D5">
            <w:rPr>
              <w:rFonts w:ascii="MS Gothic" w:eastAsia="MS Gothic" w:hAnsi="MS Gothic" w:cs="Arial" w:hint="eastAsia"/>
              <w:sz w:val="22"/>
              <w:szCs w:val="22"/>
            </w:rPr>
            <w:t>☐</w:t>
          </w:r>
        </w:sdtContent>
      </w:sdt>
      <w:r w:rsidR="000B5CC9" w:rsidRPr="00C62B87">
        <w:rPr>
          <w:rFonts w:ascii="Arial" w:hAnsi="Arial" w:cs="Arial"/>
          <w:sz w:val="22"/>
          <w:szCs w:val="22"/>
        </w:rPr>
        <w:t xml:space="preserve"> Cohort  </w:t>
      </w:r>
      <w:r w:rsidR="00370693" w:rsidRPr="00C62B87">
        <w:rPr>
          <w:rFonts w:ascii="Arial" w:hAnsi="Arial" w:cs="Arial"/>
          <w:sz w:val="22"/>
          <w:szCs w:val="22"/>
        </w:rPr>
        <w:t xml:space="preserve"> </w:t>
      </w:r>
      <w:sdt>
        <w:sdtPr>
          <w:rPr>
            <w:rFonts w:ascii="Arial" w:hAnsi="Arial" w:cs="Arial"/>
            <w:sz w:val="22"/>
            <w:szCs w:val="22"/>
          </w:rPr>
          <w:id w:val="-329830554"/>
          <w14:checkbox>
            <w14:checked w14:val="0"/>
            <w14:checkedState w14:val="2612" w14:font="MS Gothic"/>
            <w14:uncheckedState w14:val="2610" w14:font="MS Gothic"/>
          </w14:checkbox>
        </w:sdtPr>
        <w:sdtEndPr/>
        <w:sdtContent>
          <w:r w:rsidR="00ED3351" w:rsidRPr="00C62B87">
            <w:rPr>
              <w:rFonts w:ascii="Segoe UI Symbol" w:eastAsia="MS Gothic" w:hAnsi="Segoe UI Symbol" w:cs="Segoe UI Symbol"/>
              <w:sz w:val="22"/>
              <w:szCs w:val="22"/>
            </w:rPr>
            <w:t>☐</w:t>
          </w:r>
        </w:sdtContent>
      </w:sdt>
      <w:r w:rsidR="000B5CC9" w:rsidRPr="00C62B87">
        <w:rPr>
          <w:rFonts w:ascii="Arial" w:hAnsi="Arial" w:cs="Arial"/>
          <w:sz w:val="22"/>
          <w:szCs w:val="22"/>
        </w:rPr>
        <w:t xml:space="preserve"> </w:t>
      </w:r>
      <w:r w:rsidR="00ED3351" w:rsidRPr="00C62B87">
        <w:rPr>
          <w:rFonts w:ascii="Arial" w:hAnsi="Arial" w:cs="Arial"/>
          <w:sz w:val="22"/>
          <w:szCs w:val="22"/>
        </w:rPr>
        <w:t>Case-cohort</w:t>
      </w:r>
      <w:r w:rsidR="000B5CC9" w:rsidRPr="00C62B87">
        <w:rPr>
          <w:rFonts w:ascii="Arial" w:hAnsi="Arial" w:cs="Arial"/>
          <w:sz w:val="22"/>
          <w:szCs w:val="22"/>
        </w:rPr>
        <w:t xml:space="preserve">  </w:t>
      </w:r>
      <w:r w:rsidR="00ED3351" w:rsidRPr="00C62B87">
        <w:rPr>
          <w:rFonts w:ascii="Arial" w:hAnsi="Arial" w:cs="Arial"/>
          <w:sz w:val="22"/>
          <w:szCs w:val="22"/>
        </w:rPr>
        <w:t xml:space="preserve">  </w:t>
      </w:r>
      <w:sdt>
        <w:sdtPr>
          <w:rPr>
            <w:rFonts w:ascii="Arial" w:hAnsi="Arial" w:cs="Arial"/>
            <w:sz w:val="22"/>
            <w:szCs w:val="22"/>
          </w:rPr>
          <w:id w:val="300344956"/>
          <w14:checkbox>
            <w14:checked w14:val="0"/>
            <w14:checkedState w14:val="2612" w14:font="MS Gothic"/>
            <w14:uncheckedState w14:val="2610" w14:font="MS Gothic"/>
          </w14:checkbox>
        </w:sdtPr>
        <w:sdtEndPr/>
        <w:sdtContent>
          <w:r w:rsidR="00ED3351" w:rsidRPr="00C62B87">
            <w:rPr>
              <w:rFonts w:ascii="Segoe UI Symbol" w:eastAsia="MS Gothic" w:hAnsi="Segoe UI Symbol" w:cs="Segoe UI Symbol"/>
              <w:sz w:val="22"/>
              <w:szCs w:val="22"/>
            </w:rPr>
            <w:t>☐</w:t>
          </w:r>
        </w:sdtContent>
      </w:sdt>
      <w:r w:rsidR="00ED3351" w:rsidRPr="00C62B87">
        <w:rPr>
          <w:rFonts w:ascii="Arial" w:hAnsi="Arial" w:cs="Arial"/>
          <w:sz w:val="22"/>
          <w:szCs w:val="22"/>
        </w:rPr>
        <w:t xml:space="preserve"> Case-control </w:t>
      </w:r>
      <w:r w:rsidR="00370693" w:rsidRPr="00C62B87">
        <w:rPr>
          <w:rFonts w:ascii="Arial" w:hAnsi="Arial" w:cs="Arial"/>
          <w:sz w:val="22"/>
          <w:szCs w:val="22"/>
        </w:rPr>
        <w:t xml:space="preserve"> </w:t>
      </w:r>
      <w:r w:rsidR="00ED3351" w:rsidRPr="00C62B87">
        <w:rPr>
          <w:rFonts w:ascii="Arial" w:hAnsi="Arial" w:cs="Arial"/>
          <w:sz w:val="22"/>
          <w:szCs w:val="22"/>
        </w:rPr>
        <w:t xml:space="preserve"> </w:t>
      </w:r>
      <w:sdt>
        <w:sdtPr>
          <w:rPr>
            <w:rFonts w:ascii="Arial" w:hAnsi="Arial" w:cs="Arial"/>
            <w:sz w:val="22"/>
            <w:szCs w:val="22"/>
          </w:rPr>
          <w:id w:val="-1714877508"/>
          <w14:checkbox>
            <w14:checked w14:val="0"/>
            <w14:checkedState w14:val="2612" w14:font="MS Gothic"/>
            <w14:uncheckedState w14:val="2610" w14:font="MS Gothic"/>
          </w14:checkbox>
        </w:sdtPr>
        <w:sdtEndPr/>
        <w:sdtContent>
          <w:r w:rsidR="00A50800" w:rsidRPr="00C62B87">
            <w:rPr>
              <w:rFonts w:ascii="Segoe UI Symbol" w:eastAsia="MS Gothic" w:hAnsi="Segoe UI Symbol" w:cs="Segoe UI Symbol"/>
              <w:sz w:val="22"/>
              <w:szCs w:val="22"/>
            </w:rPr>
            <w:t>☐</w:t>
          </w:r>
        </w:sdtContent>
      </w:sdt>
      <w:r w:rsidR="000B5CC9" w:rsidRPr="00C62B87">
        <w:rPr>
          <w:rFonts w:ascii="Arial" w:hAnsi="Arial" w:cs="Arial"/>
          <w:sz w:val="22"/>
          <w:szCs w:val="22"/>
        </w:rPr>
        <w:t xml:space="preserve"> Case series</w:t>
      </w:r>
    </w:p>
    <w:p w14:paraId="180313FF" w14:textId="77777777" w:rsidR="0099070C" w:rsidRPr="00C62B87" w:rsidRDefault="000B5CC9" w:rsidP="00CD6758">
      <w:pPr>
        <w:ind w:left="1440"/>
        <w:rPr>
          <w:rFonts w:ascii="Arial" w:hAnsi="Arial" w:cs="Arial"/>
          <w:sz w:val="22"/>
          <w:szCs w:val="22"/>
        </w:rPr>
      </w:pPr>
      <w:r w:rsidRPr="00C62B87">
        <w:rPr>
          <w:rFonts w:ascii="Arial" w:hAnsi="Arial" w:cs="Arial"/>
          <w:sz w:val="22"/>
          <w:szCs w:val="22"/>
        </w:rPr>
        <w:t>Multicenter?</w:t>
      </w:r>
      <w:r w:rsidR="0099070C" w:rsidRPr="00C62B87">
        <w:rPr>
          <w:rFonts w:ascii="Arial" w:hAnsi="Arial" w:cs="Arial"/>
          <w:sz w:val="22"/>
          <w:szCs w:val="22"/>
        </w:rPr>
        <w:t xml:space="preserve"> </w:t>
      </w:r>
      <w:sdt>
        <w:sdtPr>
          <w:rPr>
            <w:rFonts w:ascii="Arial" w:hAnsi="Arial" w:cs="Arial"/>
            <w:sz w:val="22"/>
            <w:szCs w:val="22"/>
          </w:rPr>
          <w:id w:val="1580248322"/>
          <w14:checkbox>
            <w14:checked w14:val="0"/>
            <w14:checkedState w14:val="2612" w14:font="MS Gothic"/>
            <w14:uncheckedState w14:val="2610" w14:font="MS Gothic"/>
          </w14:checkbox>
        </w:sdtPr>
        <w:sdtEndPr/>
        <w:sdtContent>
          <w:r w:rsidR="00B5790E" w:rsidRPr="00C62B87">
            <w:rPr>
              <w:rFonts w:ascii="Segoe UI Symbol" w:eastAsia="MS Gothic" w:hAnsi="Segoe UI Symbol" w:cs="Segoe UI Symbol"/>
              <w:sz w:val="22"/>
              <w:szCs w:val="22"/>
            </w:rPr>
            <w:t>☐</w:t>
          </w:r>
        </w:sdtContent>
      </w:sdt>
      <w:r w:rsidR="0099070C" w:rsidRPr="00C62B87">
        <w:rPr>
          <w:rFonts w:ascii="Arial" w:hAnsi="Arial" w:cs="Arial"/>
          <w:sz w:val="22"/>
          <w:szCs w:val="22"/>
        </w:rPr>
        <w:t xml:space="preserve"> Yes  </w:t>
      </w:r>
      <w:sdt>
        <w:sdtPr>
          <w:rPr>
            <w:rFonts w:ascii="Arial" w:hAnsi="Arial" w:cs="Arial"/>
            <w:sz w:val="22"/>
            <w:szCs w:val="22"/>
          </w:rPr>
          <w:id w:val="-162014177"/>
          <w14:checkbox>
            <w14:checked w14:val="0"/>
            <w14:checkedState w14:val="2612" w14:font="MS Gothic"/>
            <w14:uncheckedState w14:val="2610" w14:font="MS Gothic"/>
          </w14:checkbox>
        </w:sdtPr>
        <w:sdtEndPr/>
        <w:sdtContent>
          <w:r w:rsidR="006D6818" w:rsidRPr="00C62B87">
            <w:rPr>
              <w:rFonts w:ascii="Segoe UI Symbol" w:eastAsia="MS Gothic" w:hAnsi="Segoe UI Symbol" w:cs="Segoe UI Symbol"/>
              <w:sz w:val="22"/>
              <w:szCs w:val="22"/>
            </w:rPr>
            <w:t>☐</w:t>
          </w:r>
        </w:sdtContent>
      </w:sdt>
      <w:r w:rsidR="0099070C" w:rsidRPr="00C62B87">
        <w:rPr>
          <w:rFonts w:ascii="Arial" w:hAnsi="Arial" w:cs="Arial"/>
          <w:sz w:val="22"/>
          <w:szCs w:val="22"/>
        </w:rPr>
        <w:t xml:space="preserve"> No  </w:t>
      </w:r>
    </w:p>
    <w:p w14:paraId="4922D263" w14:textId="77777777" w:rsidR="007F714C" w:rsidRPr="00C62B87" w:rsidRDefault="007F714C" w:rsidP="00CD6758">
      <w:pPr>
        <w:ind w:left="1440"/>
        <w:rPr>
          <w:rFonts w:ascii="Arial" w:hAnsi="Arial" w:cs="Arial"/>
          <w:sz w:val="22"/>
          <w:szCs w:val="22"/>
        </w:rPr>
      </w:pPr>
    </w:p>
    <w:p w14:paraId="57EDF502" w14:textId="77777777" w:rsidR="000E2EAA" w:rsidRPr="00C62B87" w:rsidRDefault="000E2EAA" w:rsidP="00CD6758">
      <w:pPr>
        <w:spacing w:after="120"/>
        <w:ind w:left="720"/>
        <w:rPr>
          <w:rFonts w:ascii="Arial" w:hAnsi="Arial" w:cs="Arial"/>
          <w:b/>
          <w:sz w:val="22"/>
          <w:szCs w:val="22"/>
        </w:rPr>
      </w:pPr>
      <w:r w:rsidRPr="00C62B87">
        <w:rPr>
          <w:rFonts w:ascii="Arial" w:hAnsi="Arial" w:cs="Arial"/>
          <w:b/>
          <w:sz w:val="22"/>
          <w:szCs w:val="22"/>
        </w:rPr>
        <w:t>(2)</w:t>
      </w:r>
      <w:r w:rsidRPr="00C62B87">
        <w:rPr>
          <w:rFonts w:ascii="Arial" w:hAnsi="Arial" w:cs="Arial"/>
          <w:b/>
          <w:sz w:val="22"/>
          <w:szCs w:val="22"/>
        </w:rPr>
        <w:tab/>
      </w:r>
      <w:bookmarkStart w:id="1" w:name="_Hlk192775122"/>
      <w:r w:rsidRPr="00C62B87">
        <w:rPr>
          <w:rFonts w:ascii="Arial" w:hAnsi="Arial" w:cs="Arial"/>
          <w:b/>
          <w:sz w:val="22"/>
          <w:szCs w:val="22"/>
        </w:rPr>
        <w:t xml:space="preserve">Patient Selection and Inclusion/Exclusion Criteria </w:t>
      </w:r>
    </w:p>
    <w:p w14:paraId="34F39FD5" w14:textId="620A926A" w:rsidR="002A206C" w:rsidRPr="00C62B87" w:rsidRDefault="00883246" w:rsidP="00BA64BC">
      <w:pPr>
        <w:spacing w:after="60"/>
        <w:ind w:left="1440"/>
        <w:rPr>
          <w:rFonts w:ascii="Arial" w:hAnsi="Arial" w:cs="Arial"/>
          <w:b/>
          <w:sz w:val="22"/>
          <w:szCs w:val="22"/>
        </w:rPr>
      </w:pPr>
      <w:r w:rsidRPr="00C62B87">
        <w:rPr>
          <w:rFonts w:ascii="Arial" w:hAnsi="Arial" w:cs="Arial"/>
          <w:b/>
          <w:sz w:val="22"/>
          <w:szCs w:val="22"/>
        </w:rPr>
        <w:t>Inclusion criteria:</w:t>
      </w:r>
    </w:p>
    <w:p w14:paraId="01476F1F" w14:textId="301E6419" w:rsidR="002A206C" w:rsidRPr="00C62B87" w:rsidRDefault="002A206C" w:rsidP="002A206C">
      <w:pPr>
        <w:pStyle w:val="ListParagraph"/>
        <w:numPr>
          <w:ilvl w:val="0"/>
          <w:numId w:val="18"/>
        </w:numPr>
        <w:spacing w:after="60"/>
        <w:rPr>
          <w:rFonts w:ascii="Arial" w:hAnsi="Arial" w:cs="Arial"/>
          <w:bCs/>
          <w:sz w:val="22"/>
          <w:szCs w:val="22"/>
        </w:rPr>
      </w:pPr>
      <w:r w:rsidRPr="00C62B87">
        <w:rPr>
          <w:rFonts w:ascii="Arial" w:hAnsi="Arial" w:cs="Arial"/>
          <w:bCs/>
          <w:sz w:val="22"/>
          <w:szCs w:val="22"/>
        </w:rPr>
        <w:t>Pediatric patients ages 0 to 18 years of age</w:t>
      </w:r>
      <w:r w:rsidR="00AD5E3A" w:rsidRPr="00C62B87">
        <w:rPr>
          <w:rFonts w:ascii="Arial" w:hAnsi="Arial" w:cs="Arial"/>
          <w:bCs/>
          <w:sz w:val="22"/>
          <w:szCs w:val="22"/>
        </w:rPr>
        <w:t xml:space="preserve">. </w:t>
      </w:r>
    </w:p>
    <w:p w14:paraId="0EEF06D1" w14:textId="5CF6D34C" w:rsidR="001A1F32" w:rsidRPr="00C62B87" w:rsidRDefault="3D0F7DB9" w:rsidP="78C19C3D">
      <w:pPr>
        <w:pStyle w:val="ListParagraph"/>
        <w:numPr>
          <w:ilvl w:val="0"/>
          <w:numId w:val="18"/>
        </w:numPr>
        <w:spacing w:after="60"/>
        <w:rPr>
          <w:rFonts w:ascii="Arial" w:hAnsi="Arial" w:cs="Arial"/>
          <w:sz w:val="22"/>
          <w:szCs w:val="22"/>
        </w:rPr>
      </w:pPr>
      <w:r w:rsidRPr="00C62B87">
        <w:rPr>
          <w:rFonts w:ascii="Arial" w:hAnsi="Arial" w:cs="Arial"/>
          <w:sz w:val="22"/>
          <w:szCs w:val="22"/>
        </w:rPr>
        <w:t xml:space="preserve">Patient </w:t>
      </w:r>
      <w:r w:rsidR="0008304A" w:rsidRPr="00C62B87">
        <w:rPr>
          <w:rFonts w:ascii="Arial" w:hAnsi="Arial" w:cs="Arial"/>
          <w:sz w:val="22"/>
          <w:szCs w:val="22"/>
        </w:rPr>
        <w:t xml:space="preserve">who </w:t>
      </w:r>
      <w:r w:rsidR="00E528B3" w:rsidRPr="00C62B87">
        <w:rPr>
          <w:rFonts w:ascii="Arial" w:hAnsi="Arial" w:cs="Arial"/>
          <w:sz w:val="22"/>
          <w:szCs w:val="22"/>
        </w:rPr>
        <w:t xml:space="preserve">underwent </w:t>
      </w:r>
      <w:r w:rsidRPr="00C62B87">
        <w:rPr>
          <w:rFonts w:ascii="Arial" w:hAnsi="Arial" w:cs="Arial"/>
          <w:sz w:val="22"/>
          <w:szCs w:val="22"/>
        </w:rPr>
        <w:t>spinal surgery for thoracolumbar (TL) spinal trauma at CORTICES institutions between Jan</w:t>
      </w:r>
      <w:r w:rsidR="007F351F">
        <w:rPr>
          <w:rFonts w:ascii="Arial" w:hAnsi="Arial" w:cs="Arial"/>
          <w:sz w:val="22"/>
          <w:szCs w:val="22"/>
        </w:rPr>
        <w:t xml:space="preserve">uary </w:t>
      </w:r>
      <w:r w:rsidRPr="00C62B87">
        <w:rPr>
          <w:rFonts w:ascii="Arial" w:hAnsi="Arial" w:cs="Arial"/>
          <w:sz w:val="22"/>
          <w:szCs w:val="22"/>
        </w:rPr>
        <w:t xml:space="preserve">2002 and June </w:t>
      </w:r>
      <w:r w:rsidR="13366CDB" w:rsidRPr="00C62B87">
        <w:rPr>
          <w:rFonts w:ascii="Arial" w:hAnsi="Arial" w:cs="Arial"/>
          <w:sz w:val="22"/>
          <w:szCs w:val="22"/>
        </w:rPr>
        <w:t>202</w:t>
      </w:r>
      <w:r w:rsidR="00AC519D">
        <w:rPr>
          <w:rFonts w:ascii="Arial" w:hAnsi="Arial" w:cs="Arial"/>
          <w:sz w:val="22"/>
          <w:szCs w:val="22"/>
        </w:rPr>
        <w:t>5</w:t>
      </w:r>
      <w:r w:rsidRPr="00C62B87">
        <w:rPr>
          <w:rFonts w:ascii="Arial" w:hAnsi="Arial" w:cs="Arial"/>
          <w:sz w:val="22"/>
          <w:szCs w:val="22"/>
        </w:rPr>
        <w:t>.</w:t>
      </w:r>
    </w:p>
    <w:p w14:paraId="2FE0C205" w14:textId="78612BE3" w:rsidR="3A33F816" w:rsidRPr="00C62B87" w:rsidRDefault="007F351F" w:rsidP="78C19C3D">
      <w:pPr>
        <w:pStyle w:val="ListParagraph"/>
        <w:numPr>
          <w:ilvl w:val="0"/>
          <w:numId w:val="18"/>
        </w:numPr>
        <w:spacing w:after="60"/>
        <w:rPr>
          <w:rFonts w:ascii="Arial" w:hAnsi="Arial" w:cs="Arial"/>
          <w:sz w:val="22"/>
          <w:szCs w:val="22"/>
        </w:rPr>
      </w:pPr>
      <w:r w:rsidRPr="007F351F">
        <w:rPr>
          <w:rFonts w:ascii="Arial" w:hAnsi="Arial" w:cs="Arial"/>
          <w:sz w:val="22"/>
          <w:szCs w:val="22"/>
        </w:rPr>
        <w:t>Patients treated by orthopedic surgery, neurosurgery, or a combined orthopedic–neurosurgery team</w:t>
      </w:r>
      <w:r>
        <w:rPr>
          <w:rFonts w:ascii="Arial" w:hAnsi="Arial" w:cs="Arial"/>
          <w:sz w:val="22"/>
          <w:szCs w:val="22"/>
        </w:rPr>
        <w:t>.</w:t>
      </w:r>
      <w:r w:rsidR="3A33F816" w:rsidRPr="00C62B87">
        <w:rPr>
          <w:rFonts w:ascii="Arial" w:hAnsi="Arial" w:cs="Arial"/>
          <w:sz w:val="22"/>
          <w:szCs w:val="22"/>
        </w:rPr>
        <w:t xml:space="preserve"> </w:t>
      </w:r>
    </w:p>
    <w:p w14:paraId="32B1FFA6" w14:textId="77777777" w:rsidR="00883246" w:rsidRPr="00C62B87" w:rsidRDefault="00883246" w:rsidP="00883246">
      <w:pPr>
        <w:spacing w:after="60"/>
        <w:ind w:left="1440"/>
        <w:rPr>
          <w:rFonts w:ascii="Arial" w:hAnsi="Arial" w:cs="Arial"/>
          <w:b/>
          <w:sz w:val="22"/>
          <w:szCs w:val="22"/>
        </w:rPr>
      </w:pPr>
      <w:r w:rsidRPr="00C62B87">
        <w:rPr>
          <w:rFonts w:ascii="Arial" w:hAnsi="Arial" w:cs="Arial"/>
          <w:b/>
          <w:sz w:val="22"/>
          <w:szCs w:val="22"/>
        </w:rPr>
        <w:t>Exclusion criteria:</w:t>
      </w:r>
    </w:p>
    <w:p w14:paraId="26A8FCD1" w14:textId="42138205" w:rsidR="00E528B3" w:rsidRPr="00C62B87" w:rsidRDefault="00E528B3" w:rsidP="00AD5E3A">
      <w:pPr>
        <w:pStyle w:val="ListParagraph"/>
        <w:numPr>
          <w:ilvl w:val="0"/>
          <w:numId w:val="18"/>
        </w:numPr>
        <w:spacing w:after="60"/>
        <w:rPr>
          <w:rFonts w:ascii="Arial" w:hAnsi="Arial" w:cs="Arial"/>
          <w:sz w:val="22"/>
          <w:szCs w:val="22"/>
        </w:rPr>
      </w:pPr>
      <w:r w:rsidRPr="00C62B87">
        <w:rPr>
          <w:rFonts w:ascii="Arial" w:hAnsi="Arial" w:cs="Arial"/>
          <w:sz w:val="22"/>
          <w:szCs w:val="22"/>
        </w:rPr>
        <w:t>Previous history of underlying non-traumatic spinal conditions that required operative intervention</w:t>
      </w:r>
      <w:r w:rsidR="009645C7" w:rsidRPr="00C62B87">
        <w:rPr>
          <w:rFonts w:ascii="Arial" w:hAnsi="Arial" w:cs="Arial"/>
          <w:sz w:val="22"/>
          <w:szCs w:val="22"/>
        </w:rPr>
        <w:t>.</w:t>
      </w:r>
    </w:p>
    <w:p w14:paraId="5E373D19" w14:textId="3D8EB455" w:rsidR="00AD5E3A" w:rsidRPr="00C62B87" w:rsidRDefault="00AD5E3A" w:rsidP="00AD5E3A">
      <w:pPr>
        <w:pStyle w:val="ListParagraph"/>
        <w:numPr>
          <w:ilvl w:val="0"/>
          <w:numId w:val="18"/>
        </w:numPr>
        <w:spacing w:after="60"/>
        <w:rPr>
          <w:rFonts w:ascii="Arial" w:hAnsi="Arial" w:cs="Arial"/>
          <w:sz w:val="22"/>
          <w:szCs w:val="22"/>
        </w:rPr>
      </w:pPr>
      <w:r w:rsidRPr="00C62B87">
        <w:rPr>
          <w:rFonts w:ascii="Arial" w:hAnsi="Arial" w:cs="Arial"/>
          <w:sz w:val="22"/>
          <w:szCs w:val="22"/>
        </w:rPr>
        <w:t xml:space="preserve">Spinal injuries such as contusion or distortion, exclusive ligamentous injuries, cervical and sacral fractures, and fractures of the spinous or transverse processes, and the vertebral arch. </w:t>
      </w:r>
    </w:p>
    <w:p w14:paraId="222E6D32" w14:textId="0C9E242C" w:rsidR="00AD5E3A" w:rsidRPr="007F351F" w:rsidRDefault="00AD5E3A" w:rsidP="00891FEE">
      <w:pPr>
        <w:pStyle w:val="ListParagraph"/>
        <w:numPr>
          <w:ilvl w:val="0"/>
          <w:numId w:val="18"/>
        </w:numPr>
        <w:spacing w:after="60"/>
        <w:rPr>
          <w:rFonts w:ascii="Arial" w:hAnsi="Arial" w:cs="Arial"/>
          <w:sz w:val="22"/>
          <w:szCs w:val="22"/>
        </w:rPr>
      </w:pPr>
      <w:r w:rsidRPr="007F351F">
        <w:rPr>
          <w:rFonts w:ascii="Arial" w:hAnsi="Arial" w:cs="Arial"/>
          <w:sz w:val="22"/>
          <w:szCs w:val="22"/>
        </w:rPr>
        <w:t>Questionable fractures without clear radiologic evidence</w:t>
      </w:r>
      <w:r w:rsidR="007F351F" w:rsidRPr="007F351F">
        <w:rPr>
          <w:rFonts w:ascii="Arial" w:hAnsi="Arial" w:cs="Arial"/>
          <w:sz w:val="22"/>
          <w:szCs w:val="22"/>
        </w:rPr>
        <w:t xml:space="preserve"> or</w:t>
      </w:r>
      <w:r w:rsidR="007F351F">
        <w:rPr>
          <w:rFonts w:ascii="Arial" w:hAnsi="Arial" w:cs="Arial"/>
          <w:sz w:val="22"/>
          <w:szCs w:val="22"/>
        </w:rPr>
        <w:t xml:space="preserve"> i</w:t>
      </w:r>
      <w:r w:rsidRPr="007F351F">
        <w:rPr>
          <w:rFonts w:ascii="Arial" w:hAnsi="Arial" w:cs="Arial"/>
          <w:sz w:val="22"/>
          <w:szCs w:val="22"/>
        </w:rPr>
        <w:t>ncomplete radiological documentation</w:t>
      </w:r>
      <w:r w:rsidR="009645C7" w:rsidRPr="007F351F">
        <w:rPr>
          <w:rFonts w:ascii="Arial" w:hAnsi="Arial" w:cs="Arial"/>
          <w:sz w:val="22"/>
          <w:szCs w:val="22"/>
        </w:rPr>
        <w:t>.</w:t>
      </w:r>
    </w:p>
    <w:bookmarkEnd w:id="1"/>
    <w:p w14:paraId="443A5610" w14:textId="42105156" w:rsidR="00E528B3" w:rsidRPr="00C62B87" w:rsidRDefault="00E528B3" w:rsidP="00E528B3">
      <w:pPr>
        <w:pStyle w:val="ListParagraph"/>
        <w:numPr>
          <w:ilvl w:val="0"/>
          <w:numId w:val="18"/>
        </w:numPr>
        <w:spacing w:after="60"/>
        <w:rPr>
          <w:rFonts w:ascii="Arial" w:hAnsi="Arial" w:cs="Arial"/>
          <w:sz w:val="22"/>
          <w:szCs w:val="22"/>
        </w:rPr>
      </w:pPr>
      <w:r w:rsidRPr="00C62B87">
        <w:rPr>
          <w:rFonts w:ascii="Arial" w:hAnsi="Arial" w:cs="Arial"/>
          <w:sz w:val="22"/>
          <w:szCs w:val="22"/>
        </w:rPr>
        <w:lastRenderedPageBreak/>
        <w:t xml:space="preserve">Fractures </w:t>
      </w:r>
      <w:r w:rsidR="007F351F">
        <w:rPr>
          <w:rFonts w:ascii="Arial" w:hAnsi="Arial" w:cs="Arial"/>
          <w:sz w:val="22"/>
          <w:szCs w:val="22"/>
        </w:rPr>
        <w:t xml:space="preserve">that </w:t>
      </w:r>
      <w:r w:rsidRPr="00C62B87">
        <w:rPr>
          <w:rFonts w:ascii="Arial" w:hAnsi="Arial" w:cs="Arial"/>
          <w:sz w:val="22"/>
          <w:szCs w:val="22"/>
        </w:rPr>
        <w:t xml:space="preserve">were initially treated at an external hospital </w:t>
      </w:r>
      <w:proofErr w:type="gramStart"/>
      <w:r w:rsidRPr="00C62B87">
        <w:rPr>
          <w:rFonts w:ascii="Arial" w:hAnsi="Arial" w:cs="Arial"/>
          <w:sz w:val="22"/>
          <w:szCs w:val="22"/>
        </w:rPr>
        <w:t>not</w:t>
      </w:r>
      <w:proofErr w:type="gramEnd"/>
      <w:r w:rsidRPr="00C62B87">
        <w:rPr>
          <w:rFonts w:ascii="Arial" w:hAnsi="Arial" w:cs="Arial"/>
          <w:sz w:val="22"/>
          <w:szCs w:val="22"/>
        </w:rPr>
        <w:t xml:space="preserve"> part of CORTICES. </w:t>
      </w:r>
    </w:p>
    <w:p w14:paraId="0692C6B5" w14:textId="77777777" w:rsidR="00A50800" w:rsidRPr="00C62B87" w:rsidRDefault="00A50800" w:rsidP="0057173A">
      <w:pPr>
        <w:ind w:left="1440"/>
        <w:rPr>
          <w:rFonts w:ascii="Arial" w:hAnsi="Arial" w:cs="Arial"/>
          <w:sz w:val="22"/>
          <w:szCs w:val="22"/>
        </w:rPr>
      </w:pPr>
    </w:p>
    <w:p w14:paraId="47DDC3A1" w14:textId="77777777" w:rsidR="000E2EAA" w:rsidRPr="00C62B87" w:rsidRDefault="000E2EAA" w:rsidP="006055A4">
      <w:pPr>
        <w:spacing w:after="60"/>
        <w:ind w:left="720"/>
        <w:rPr>
          <w:rFonts w:ascii="Arial" w:hAnsi="Arial" w:cs="Arial"/>
          <w:b/>
          <w:sz w:val="22"/>
          <w:szCs w:val="22"/>
        </w:rPr>
      </w:pPr>
      <w:r w:rsidRPr="00C62B87">
        <w:rPr>
          <w:rFonts w:ascii="Arial" w:hAnsi="Arial" w:cs="Arial"/>
          <w:b/>
          <w:sz w:val="22"/>
          <w:szCs w:val="22"/>
        </w:rPr>
        <w:t>(3)</w:t>
      </w:r>
      <w:r w:rsidRPr="00C62B87">
        <w:rPr>
          <w:rFonts w:ascii="Arial" w:hAnsi="Arial" w:cs="Arial"/>
          <w:b/>
          <w:sz w:val="22"/>
          <w:szCs w:val="22"/>
        </w:rPr>
        <w:tab/>
        <w:t xml:space="preserve">Description of Study Treatments or Exposures/Predictors </w:t>
      </w:r>
    </w:p>
    <w:p w14:paraId="21A6C1F8" w14:textId="2019D900" w:rsidR="0041595A" w:rsidRPr="00C62B87" w:rsidRDefault="56863787" w:rsidP="78C19C3D">
      <w:pPr>
        <w:pStyle w:val="ListParagraph"/>
        <w:numPr>
          <w:ilvl w:val="0"/>
          <w:numId w:val="21"/>
        </w:numPr>
        <w:spacing w:after="60"/>
        <w:rPr>
          <w:rFonts w:ascii="Arial" w:hAnsi="Arial" w:cs="Arial"/>
          <w:sz w:val="22"/>
          <w:szCs w:val="22"/>
        </w:rPr>
      </w:pPr>
      <w:r w:rsidRPr="00C62B87">
        <w:rPr>
          <w:rFonts w:ascii="Arial" w:hAnsi="Arial" w:cs="Arial"/>
          <w:sz w:val="22"/>
          <w:szCs w:val="22"/>
        </w:rPr>
        <w:t xml:space="preserve">Patients have been treated with </w:t>
      </w:r>
      <w:r w:rsidR="007F351F" w:rsidRPr="00C62B87">
        <w:rPr>
          <w:rFonts w:ascii="Arial" w:hAnsi="Arial" w:cs="Arial"/>
          <w:sz w:val="22"/>
          <w:szCs w:val="22"/>
        </w:rPr>
        <w:t>an</w:t>
      </w:r>
      <w:r w:rsidR="1477317A" w:rsidRPr="00C62B87">
        <w:rPr>
          <w:rFonts w:ascii="Arial" w:hAnsi="Arial" w:cs="Arial"/>
          <w:sz w:val="22"/>
          <w:szCs w:val="22"/>
        </w:rPr>
        <w:t xml:space="preserve"> accepted </w:t>
      </w:r>
      <w:r w:rsidRPr="00C62B87">
        <w:rPr>
          <w:rFonts w:ascii="Arial" w:hAnsi="Arial" w:cs="Arial"/>
          <w:sz w:val="22"/>
          <w:szCs w:val="22"/>
        </w:rPr>
        <w:t xml:space="preserve">standard </w:t>
      </w:r>
      <w:r w:rsidR="6C925E24" w:rsidRPr="00C62B87">
        <w:rPr>
          <w:rFonts w:ascii="Arial" w:hAnsi="Arial" w:cs="Arial"/>
          <w:sz w:val="22"/>
          <w:szCs w:val="22"/>
        </w:rPr>
        <w:t xml:space="preserve">of </w:t>
      </w:r>
      <w:r w:rsidRPr="00C62B87">
        <w:rPr>
          <w:rFonts w:ascii="Arial" w:hAnsi="Arial" w:cs="Arial"/>
          <w:sz w:val="22"/>
          <w:szCs w:val="22"/>
        </w:rPr>
        <w:t xml:space="preserve">care for </w:t>
      </w:r>
      <w:proofErr w:type="gramStart"/>
      <w:r w:rsidRPr="00C62B87">
        <w:rPr>
          <w:rFonts w:ascii="Arial" w:hAnsi="Arial" w:cs="Arial"/>
          <w:sz w:val="22"/>
          <w:szCs w:val="22"/>
        </w:rPr>
        <w:t>a thoracolumbar</w:t>
      </w:r>
      <w:proofErr w:type="gramEnd"/>
      <w:r w:rsidRPr="00C62B87">
        <w:rPr>
          <w:rFonts w:ascii="Arial" w:hAnsi="Arial" w:cs="Arial"/>
          <w:sz w:val="22"/>
          <w:szCs w:val="22"/>
        </w:rPr>
        <w:t xml:space="preserve"> </w:t>
      </w:r>
      <w:r w:rsidR="1477317A" w:rsidRPr="00C62B87">
        <w:rPr>
          <w:rFonts w:ascii="Arial" w:hAnsi="Arial" w:cs="Arial"/>
          <w:sz w:val="22"/>
          <w:szCs w:val="22"/>
        </w:rPr>
        <w:t>spinal trauma.</w:t>
      </w:r>
    </w:p>
    <w:p w14:paraId="156C0FB4" w14:textId="77777777" w:rsidR="000A377F" w:rsidRPr="00C62B87" w:rsidRDefault="000A377F" w:rsidP="000320FF">
      <w:pPr>
        <w:spacing w:after="60"/>
        <w:ind w:left="1440"/>
        <w:rPr>
          <w:rFonts w:ascii="Arial" w:hAnsi="Arial" w:cs="Arial"/>
          <w:sz w:val="22"/>
          <w:szCs w:val="22"/>
          <w:highlight w:val="cyan"/>
        </w:rPr>
      </w:pPr>
    </w:p>
    <w:p w14:paraId="6DA3203D" w14:textId="77777777" w:rsidR="000E2EAA" w:rsidRPr="00C62B87" w:rsidRDefault="000E2EAA" w:rsidP="006055A4">
      <w:pPr>
        <w:spacing w:after="60"/>
        <w:ind w:left="720"/>
        <w:rPr>
          <w:rFonts w:ascii="Arial" w:hAnsi="Arial" w:cs="Arial"/>
          <w:b/>
          <w:sz w:val="22"/>
          <w:szCs w:val="22"/>
        </w:rPr>
      </w:pPr>
      <w:r w:rsidRPr="00C62B87">
        <w:rPr>
          <w:rFonts w:ascii="Arial" w:hAnsi="Arial" w:cs="Arial"/>
          <w:b/>
          <w:sz w:val="22"/>
          <w:szCs w:val="22"/>
        </w:rPr>
        <w:t>(4)</w:t>
      </w:r>
      <w:r w:rsidRPr="00C62B87">
        <w:rPr>
          <w:rFonts w:ascii="Arial" w:hAnsi="Arial" w:cs="Arial"/>
          <w:b/>
          <w:sz w:val="22"/>
          <w:szCs w:val="22"/>
        </w:rPr>
        <w:tab/>
        <w:t xml:space="preserve">Definition of Primary and Secondary Outcomes/Endpoints </w:t>
      </w:r>
    </w:p>
    <w:p w14:paraId="2618B8AD" w14:textId="1ED3989B" w:rsidR="00043E5B" w:rsidRPr="00C62B87" w:rsidRDefault="6286804E" w:rsidP="00953B9A">
      <w:pPr>
        <w:spacing w:after="60"/>
        <w:ind w:left="1440"/>
        <w:rPr>
          <w:rFonts w:ascii="Arial" w:hAnsi="Arial" w:cs="Arial"/>
          <w:sz w:val="22"/>
          <w:szCs w:val="22"/>
        </w:rPr>
      </w:pPr>
      <w:r w:rsidRPr="00C62B87">
        <w:rPr>
          <w:rFonts w:ascii="Arial" w:hAnsi="Arial" w:cs="Arial"/>
          <w:b/>
          <w:bCs/>
          <w:sz w:val="22"/>
          <w:szCs w:val="22"/>
        </w:rPr>
        <w:t xml:space="preserve">What is </w:t>
      </w:r>
      <w:r w:rsidRPr="00C62B87">
        <w:rPr>
          <w:rFonts w:ascii="Arial" w:hAnsi="Arial" w:cs="Arial"/>
          <w:b/>
          <w:bCs/>
          <w:sz w:val="22"/>
          <w:szCs w:val="22"/>
          <w:u w:val="single"/>
        </w:rPr>
        <w:t>Primary Outcome</w:t>
      </w:r>
      <w:r w:rsidRPr="00C62B87">
        <w:rPr>
          <w:rFonts w:ascii="Arial" w:hAnsi="Arial" w:cs="Arial"/>
          <w:b/>
          <w:bCs/>
          <w:sz w:val="22"/>
          <w:szCs w:val="22"/>
        </w:rPr>
        <w:t>?</w:t>
      </w:r>
      <w:r w:rsidR="4AB93429" w:rsidRPr="00C62B87">
        <w:rPr>
          <w:rFonts w:ascii="Arial" w:hAnsi="Arial" w:cs="Arial"/>
          <w:sz w:val="22"/>
          <w:szCs w:val="22"/>
        </w:rPr>
        <w:t xml:space="preserve"> </w:t>
      </w:r>
    </w:p>
    <w:p w14:paraId="32EEA116" w14:textId="334D71FB" w:rsidR="008B0AB7" w:rsidRPr="00C62B87" w:rsidRDefault="008B0AB7" w:rsidP="008B0AB7">
      <w:pPr>
        <w:pStyle w:val="ListParagraph"/>
        <w:numPr>
          <w:ilvl w:val="0"/>
          <w:numId w:val="11"/>
        </w:numPr>
        <w:spacing w:after="60"/>
        <w:rPr>
          <w:rFonts w:ascii="Arial" w:hAnsi="Arial" w:cs="Arial"/>
          <w:sz w:val="22"/>
          <w:szCs w:val="22"/>
        </w:rPr>
      </w:pPr>
      <w:r w:rsidRPr="00C62B87">
        <w:rPr>
          <w:rFonts w:ascii="Arial" w:hAnsi="Arial" w:cs="Arial"/>
          <w:sz w:val="22"/>
          <w:szCs w:val="22"/>
        </w:rPr>
        <w:t xml:space="preserve">Fracture Patterns: The classification of thoracolumbar spinal fractures based on the Thoracolumbar Injury Classification and Severity Scale (TLICS) or AO Spine TL Classification. </w:t>
      </w:r>
    </w:p>
    <w:p w14:paraId="39C74716" w14:textId="1B192F5A" w:rsidR="33EE5A54" w:rsidRPr="00C62B87" w:rsidRDefault="33EE5A54" w:rsidP="4038D2E3">
      <w:pPr>
        <w:pStyle w:val="ListParagraph"/>
        <w:numPr>
          <w:ilvl w:val="0"/>
          <w:numId w:val="11"/>
        </w:numPr>
        <w:spacing w:after="60"/>
        <w:rPr>
          <w:rFonts w:ascii="Arial" w:hAnsi="Arial" w:cs="Arial"/>
          <w:sz w:val="22"/>
          <w:szCs w:val="22"/>
        </w:rPr>
      </w:pPr>
      <w:r w:rsidRPr="00C62B87">
        <w:rPr>
          <w:rFonts w:ascii="Arial" w:hAnsi="Arial" w:cs="Arial"/>
          <w:sz w:val="22"/>
          <w:szCs w:val="22"/>
        </w:rPr>
        <w:t>Type of Surgical Intervention: The specific type of surgery performed, such as posterior spinal fusion, instrumentation without fusion, or other approaches (e.g., decompression or laminectomy). This indicates whether fusion is required or if instrumentation is used without fusion</w:t>
      </w:r>
    </w:p>
    <w:p w14:paraId="47FA7C1B" w14:textId="47D9C301" w:rsidR="1F505B26" w:rsidRPr="00C62B87" w:rsidRDefault="310C295C" w:rsidP="78C19C3D">
      <w:pPr>
        <w:pStyle w:val="ListParagraph"/>
        <w:numPr>
          <w:ilvl w:val="0"/>
          <w:numId w:val="11"/>
        </w:numPr>
        <w:spacing w:after="60"/>
        <w:rPr>
          <w:rFonts w:ascii="Arial" w:hAnsi="Arial" w:cs="Arial"/>
          <w:sz w:val="22"/>
          <w:szCs w:val="22"/>
        </w:rPr>
      </w:pPr>
      <w:r w:rsidRPr="00C62B87">
        <w:rPr>
          <w:rFonts w:ascii="Arial" w:hAnsi="Arial" w:cs="Arial"/>
          <w:sz w:val="22"/>
          <w:szCs w:val="22"/>
        </w:rPr>
        <w:t>Instrumented Levels</w:t>
      </w:r>
      <w:r w:rsidR="0E0A357D" w:rsidRPr="00C62B87">
        <w:rPr>
          <w:rFonts w:ascii="Arial" w:hAnsi="Arial" w:cs="Arial"/>
          <w:sz w:val="22"/>
          <w:szCs w:val="22"/>
        </w:rPr>
        <w:t xml:space="preserve">: </w:t>
      </w:r>
      <w:r w:rsidRPr="00C62B87">
        <w:rPr>
          <w:rFonts w:ascii="Arial" w:hAnsi="Arial" w:cs="Arial"/>
          <w:sz w:val="22"/>
          <w:szCs w:val="22"/>
        </w:rPr>
        <w:t>The number of vertebral levels included in the surgical intervention, indicating the extent of spinal instrumentation or fusion (e.g., two levels above and below the injury).</w:t>
      </w:r>
      <w:r w:rsidR="663D49BA" w:rsidRPr="00C62B87">
        <w:rPr>
          <w:rFonts w:ascii="Arial" w:hAnsi="Arial" w:cs="Arial"/>
          <w:sz w:val="22"/>
          <w:szCs w:val="22"/>
        </w:rPr>
        <w:t xml:space="preserve"> </w:t>
      </w:r>
    </w:p>
    <w:p w14:paraId="36F4E68A" w14:textId="00E20EC9" w:rsidR="1F505B26" w:rsidRPr="00C62B87" w:rsidRDefault="310C295C" w:rsidP="78C19C3D">
      <w:pPr>
        <w:pStyle w:val="ListParagraph"/>
        <w:numPr>
          <w:ilvl w:val="0"/>
          <w:numId w:val="11"/>
        </w:numPr>
        <w:spacing w:after="60"/>
        <w:rPr>
          <w:rFonts w:ascii="Arial" w:hAnsi="Arial" w:cs="Arial"/>
          <w:sz w:val="22"/>
          <w:szCs w:val="22"/>
        </w:rPr>
      </w:pPr>
      <w:r w:rsidRPr="00C62B87">
        <w:rPr>
          <w:rFonts w:ascii="Arial" w:hAnsi="Arial" w:cs="Arial"/>
          <w:sz w:val="22"/>
          <w:szCs w:val="22"/>
        </w:rPr>
        <w:t>Estimated Blood Loss (EBL)</w:t>
      </w:r>
      <w:r w:rsidR="1738EBB2" w:rsidRPr="00C62B87">
        <w:rPr>
          <w:rFonts w:ascii="Arial" w:hAnsi="Arial" w:cs="Arial"/>
          <w:sz w:val="22"/>
          <w:szCs w:val="22"/>
        </w:rPr>
        <w:t xml:space="preserve">: </w:t>
      </w:r>
      <w:r w:rsidRPr="00C62B87">
        <w:rPr>
          <w:rFonts w:ascii="Arial" w:hAnsi="Arial" w:cs="Arial"/>
          <w:sz w:val="22"/>
          <w:szCs w:val="22"/>
        </w:rPr>
        <w:t>Definition: The estimated amount of blood lost during the surgical procedure, which is an important indicator of the complexity and invasiveness of the surgery.</w:t>
      </w:r>
    </w:p>
    <w:p w14:paraId="5D46605F" w14:textId="68F96D3B" w:rsidR="78C19C3D" w:rsidRPr="00C62B87" w:rsidRDefault="768C7EF1" w:rsidP="4038D2E3">
      <w:pPr>
        <w:pStyle w:val="ListParagraph"/>
        <w:numPr>
          <w:ilvl w:val="0"/>
          <w:numId w:val="11"/>
        </w:numPr>
        <w:spacing w:after="60"/>
        <w:rPr>
          <w:rFonts w:ascii="Arial" w:hAnsi="Arial" w:cs="Arial"/>
          <w:sz w:val="22"/>
          <w:szCs w:val="22"/>
        </w:rPr>
      </w:pPr>
      <w:r w:rsidRPr="00C62B87">
        <w:rPr>
          <w:rFonts w:ascii="Arial" w:hAnsi="Arial" w:cs="Arial"/>
          <w:sz w:val="22"/>
          <w:szCs w:val="22"/>
        </w:rPr>
        <w:t>Surgical</w:t>
      </w:r>
      <w:r w:rsidRPr="00C62B87">
        <w:rPr>
          <w:rFonts w:ascii="Arial" w:hAnsi="Arial" w:cs="Arial"/>
          <w:b/>
          <w:bCs/>
          <w:sz w:val="22"/>
          <w:szCs w:val="22"/>
        </w:rPr>
        <w:t xml:space="preserve"> </w:t>
      </w:r>
      <w:r w:rsidRPr="00C62B87">
        <w:rPr>
          <w:rFonts w:ascii="Arial" w:hAnsi="Arial" w:cs="Arial"/>
          <w:sz w:val="22"/>
          <w:szCs w:val="22"/>
        </w:rPr>
        <w:t>Approach and Technique: The specific surgical method used for treatment, such as minimally invasive versus open surgery, and details about the approach (e.g., posterior-only, anterior-posterior, or lateral approach). This may also include instrumentation choices like screw fixation versus rod fixation.</w:t>
      </w:r>
    </w:p>
    <w:p w14:paraId="5949A453" w14:textId="05FC8E91" w:rsidR="78C19C3D" w:rsidRPr="00C62B87" w:rsidRDefault="768C7EF1" w:rsidP="4038D2E3">
      <w:pPr>
        <w:pStyle w:val="ListParagraph"/>
        <w:numPr>
          <w:ilvl w:val="0"/>
          <w:numId w:val="11"/>
        </w:numPr>
        <w:spacing w:after="60"/>
        <w:rPr>
          <w:rFonts w:ascii="Arial" w:hAnsi="Arial" w:cs="Arial"/>
          <w:sz w:val="22"/>
          <w:szCs w:val="22"/>
        </w:rPr>
      </w:pPr>
      <w:r w:rsidRPr="00C62B87">
        <w:rPr>
          <w:rFonts w:ascii="Arial" w:hAnsi="Arial" w:cs="Arial"/>
          <w:sz w:val="22"/>
          <w:szCs w:val="22"/>
        </w:rPr>
        <w:t>Departments involved in surgery: The identification of which departments were involved in surgery and how they each department contributed to surgery</w:t>
      </w:r>
    </w:p>
    <w:p w14:paraId="60D86232" w14:textId="33E94AF5" w:rsidR="78C19C3D" w:rsidRPr="00C62B87" w:rsidRDefault="5BFC9CE9" w:rsidP="4038D2E3">
      <w:pPr>
        <w:pStyle w:val="ListParagraph"/>
        <w:numPr>
          <w:ilvl w:val="0"/>
          <w:numId w:val="11"/>
        </w:numPr>
        <w:spacing w:after="60"/>
        <w:rPr>
          <w:rFonts w:ascii="Arial" w:hAnsi="Arial" w:cs="Arial"/>
          <w:b/>
          <w:bCs/>
          <w:sz w:val="22"/>
          <w:szCs w:val="22"/>
        </w:rPr>
      </w:pPr>
      <w:r w:rsidRPr="00C62B87">
        <w:rPr>
          <w:rFonts w:ascii="Arial" w:hAnsi="Arial" w:cs="Arial"/>
          <w:b/>
          <w:bCs/>
          <w:sz w:val="22"/>
          <w:szCs w:val="22"/>
        </w:rPr>
        <w:t xml:space="preserve">Preoperative data &amp; Injury Characteristics: </w:t>
      </w:r>
    </w:p>
    <w:p w14:paraId="1A45D0A2" w14:textId="78960855" w:rsidR="78C19C3D" w:rsidRPr="00C62B87" w:rsidRDefault="5BFC9CE9" w:rsidP="4038D2E3">
      <w:pPr>
        <w:pStyle w:val="ListParagraph"/>
        <w:numPr>
          <w:ilvl w:val="1"/>
          <w:numId w:val="11"/>
        </w:numPr>
        <w:spacing w:after="60"/>
        <w:rPr>
          <w:rFonts w:ascii="Arial" w:hAnsi="Arial" w:cs="Arial"/>
          <w:sz w:val="22"/>
          <w:szCs w:val="22"/>
        </w:rPr>
      </w:pPr>
      <w:r w:rsidRPr="00C62B87">
        <w:rPr>
          <w:rFonts w:ascii="Arial" w:hAnsi="Arial" w:cs="Arial"/>
          <w:sz w:val="22"/>
          <w:szCs w:val="22"/>
        </w:rPr>
        <w:t xml:space="preserve">Date of Injury, date of surgery, admitted </w:t>
      </w:r>
      <w:proofErr w:type="gramStart"/>
      <w:r w:rsidRPr="00C62B87">
        <w:rPr>
          <w:rFonts w:ascii="Arial" w:hAnsi="Arial" w:cs="Arial"/>
          <w:sz w:val="22"/>
          <w:szCs w:val="22"/>
        </w:rPr>
        <w:t>to which department,</w:t>
      </w:r>
      <w:proofErr w:type="gramEnd"/>
      <w:r w:rsidRPr="00C62B87">
        <w:rPr>
          <w:rFonts w:ascii="Arial" w:hAnsi="Arial" w:cs="Arial"/>
          <w:sz w:val="22"/>
          <w:szCs w:val="22"/>
        </w:rPr>
        <w:t xml:space="preserve"> which department(s) assessed the patient, Location of injury (T-?), fracture classification from x-ray</w:t>
      </w:r>
      <w:r w:rsidR="7F28EF20" w:rsidRPr="00C62B87">
        <w:rPr>
          <w:rFonts w:ascii="Arial" w:hAnsi="Arial" w:cs="Arial"/>
          <w:sz w:val="22"/>
          <w:szCs w:val="22"/>
        </w:rPr>
        <w:t xml:space="preserve">. Any comorbidities. </w:t>
      </w:r>
      <w:r w:rsidRPr="00C62B87">
        <w:rPr>
          <w:rFonts w:ascii="Arial" w:hAnsi="Arial" w:cs="Arial"/>
          <w:sz w:val="22"/>
          <w:szCs w:val="22"/>
        </w:rPr>
        <w:t xml:space="preserve"> </w:t>
      </w:r>
    </w:p>
    <w:p w14:paraId="650612E2" w14:textId="041C8052" w:rsidR="78C19C3D" w:rsidRPr="00C62B87" w:rsidRDefault="5BFC9CE9" w:rsidP="4038D2E3">
      <w:pPr>
        <w:pStyle w:val="ListParagraph"/>
        <w:numPr>
          <w:ilvl w:val="0"/>
          <w:numId w:val="11"/>
        </w:numPr>
        <w:spacing w:after="60"/>
        <w:rPr>
          <w:rFonts w:ascii="Arial" w:hAnsi="Arial" w:cs="Arial"/>
          <w:b/>
          <w:bCs/>
          <w:sz w:val="22"/>
          <w:szCs w:val="22"/>
        </w:rPr>
      </w:pPr>
      <w:r w:rsidRPr="00C62B87">
        <w:rPr>
          <w:rFonts w:ascii="Arial" w:hAnsi="Arial" w:cs="Arial"/>
          <w:b/>
          <w:bCs/>
          <w:sz w:val="22"/>
          <w:szCs w:val="22"/>
        </w:rPr>
        <w:t>Intraoperative, Surgical Management and postoperative data:</w:t>
      </w:r>
    </w:p>
    <w:p w14:paraId="49DF60F6" w14:textId="33746C2B" w:rsidR="78C19C3D" w:rsidRPr="00C62B87" w:rsidRDefault="5BFC9CE9" w:rsidP="4038D2E3">
      <w:pPr>
        <w:pStyle w:val="ListParagraph"/>
        <w:numPr>
          <w:ilvl w:val="1"/>
          <w:numId w:val="11"/>
        </w:numPr>
        <w:spacing w:after="60" w:line="259" w:lineRule="auto"/>
        <w:rPr>
          <w:rFonts w:ascii="Arial" w:hAnsi="Arial" w:cs="Arial"/>
          <w:sz w:val="22"/>
          <w:szCs w:val="22"/>
        </w:rPr>
      </w:pPr>
      <w:r w:rsidRPr="00C62B87">
        <w:rPr>
          <w:rFonts w:ascii="Arial" w:hAnsi="Arial" w:cs="Arial"/>
          <w:sz w:val="22"/>
          <w:szCs w:val="22"/>
        </w:rPr>
        <w:t>Surgical decision made, Levels fused during surgery, Complete blood work during surgery (</w:t>
      </w:r>
      <w:proofErr w:type="spellStart"/>
      <w:r w:rsidRPr="00C62B87">
        <w:rPr>
          <w:rFonts w:ascii="Arial" w:hAnsi="Arial" w:cs="Arial"/>
          <w:sz w:val="22"/>
          <w:szCs w:val="22"/>
        </w:rPr>
        <w:t>ie</w:t>
      </w:r>
      <w:proofErr w:type="spellEnd"/>
      <w:r w:rsidRPr="00C62B87">
        <w:rPr>
          <w:rFonts w:ascii="Arial" w:hAnsi="Arial" w:cs="Arial"/>
          <w:sz w:val="22"/>
          <w:szCs w:val="22"/>
        </w:rPr>
        <w:t xml:space="preserve">. Blood loss ), halo traction, type of intraoperative imaging used, Individuals on the orthopedic surgical team (fellow, resident, second attending), Dural injury, or Bone graft conducted </w:t>
      </w:r>
    </w:p>
    <w:p w14:paraId="2C9AA6D7" w14:textId="1D42FD24" w:rsidR="78C19C3D" w:rsidRPr="00C62B87" w:rsidRDefault="5BFC9CE9" w:rsidP="4038D2E3">
      <w:pPr>
        <w:pStyle w:val="ListParagraph"/>
        <w:numPr>
          <w:ilvl w:val="1"/>
          <w:numId w:val="11"/>
        </w:numPr>
        <w:spacing w:after="60" w:line="259" w:lineRule="auto"/>
        <w:rPr>
          <w:rFonts w:ascii="Arial" w:hAnsi="Arial" w:cs="Arial"/>
          <w:sz w:val="22"/>
          <w:szCs w:val="22"/>
        </w:rPr>
      </w:pPr>
      <w:r w:rsidRPr="00C62B87">
        <w:rPr>
          <w:rFonts w:ascii="Arial" w:hAnsi="Arial" w:cs="Arial"/>
          <w:sz w:val="22"/>
          <w:szCs w:val="22"/>
        </w:rPr>
        <w:t>Post-op complication details: what complication(s) occurred, any additional</w:t>
      </w:r>
      <w:r w:rsidR="6CBE5DBF" w:rsidRPr="00C62B87">
        <w:rPr>
          <w:rFonts w:ascii="Arial" w:hAnsi="Arial" w:cs="Arial"/>
          <w:sz w:val="22"/>
          <w:szCs w:val="22"/>
        </w:rPr>
        <w:t xml:space="preserve"> unexpected ED visit,</w:t>
      </w:r>
      <w:r w:rsidRPr="00C62B87">
        <w:rPr>
          <w:rFonts w:ascii="Arial" w:hAnsi="Arial" w:cs="Arial"/>
          <w:sz w:val="22"/>
          <w:szCs w:val="22"/>
        </w:rPr>
        <w:t xml:space="preserve"> hospitalization or ICU stay</w:t>
      </w:r>
      <w:r w:rsidR="5FDC7E78" w:rsidRPr="00C62B87">
        <w:rPr>
          <w:rFonts w:ascii="Arial" w:hAnsi="Arial" w:cs="Arial"/>
          <w:sz w:val="22"/>
          <w:szCs w:val="22"/>
        </w:rPr>
        <w:t xml:space="preserve"> (readmission)</w:t>
      </w:r>
      <w:r w:rsidRPr="00C62B87">
        <w:rPr>
          <w:rFonts w:ascii="Arial" w:hAnsi="Arial" w:cs="Arial"/>
          <w:sz w:val="22"/>
          <w:szCs w:val="22"/>
        </w:rPr>
        <w:t>, any additional surgeries conducted</w:t>
      </w:r>
      <w:r w:rsidR="40DD5624" w:rsidRPr="00C62B87">
        <w:rPr>
          <w:rFonts w:ascii="Arial" w:hAnsi="Arial" w:cs="Arial"/>
          <w:sz w:val="22"/>
          <w:szCs w:val="22"/>
        </w:rPr>
        <w:t>.</w:t>
      </w:r>
    </w:p>
    <w:p w14:paraId="1BB002D8" w14:textId="357FBB74" w:rsidR="78C19C3D" w:rsidRPr="00C62B87" w:rsidRDefault="5126B679" w:rsidP="4038D2E3">
      <w:pPr>
        <w:pStyle w:val="ListParagraph"/>
        <w:numPr>
          <w:ilvl w:val="0"/>
          <w:numId w:val="11"/>
        </w:numPr>
        <w:spacing w:after="60"/>
        <w:rPr>
          <w:rFonts w:ascii="Arial" w:hAnsi="Arial" w:cs="Arial"/>
          <w:sz w:val="22"/>
          <w:szCs w:val="22"/>
        </w:rPr>
      </w:pPr>
      <w:r w:rsidRPr="00C62B87">
        <w:rPr>
          <w:rFonts w:ascii="Arial" w:hAnsi="Arial" w:cs="Arial"/>
          <w:b/>
          <w:bCs/>
          <w:sz w:val="22"/>
          <w:szCs w:val="22"/>
        </w:rPr>
        <w:t>Fracture patterns:</w:t>
      </w:r>
      <w:r w:rsidRPr="00C62B87">
        <w:rPr>
          <w:rFonts w:ascii="Arial" w:hAnsi="Arial" w:cs="Arial"/>
          <w:sz w:val="22"/>
          <w:szCs w:val="22"/>
        </w:rPr>
        <w:t xml:space="preserve"> </w:t>
      </w:r>
    </w:p>
    <w:p w14:paraId="206C8AE6" w14:textId="422E7205" w:rsidR="78C19C3D" w:rsidRPr="00C62B87" w:rsidRDefault="5126B679" w:rsidP="4038D2E3">
      <w:pPr>
        <w:pStyle w:val="ListParagraph"/>
        <w:numPr>
          <w:ilvl w:val="1"/>
          <w:numId w:val="11"/>
        </w:numPr>
        <w:spacing w:after="60"/>
        <w:rPr>
          <w:rFonts w:ascii="Arial" w:hAnsi="Arial" w:cs="Arial"/>
          <w:sz w:val="22"/>
          <w:szCs w:val="22"/>
        </w:rPr>
      </w:pPr>
      <w:r w:rsidRPr="00C62B87">
        <w:rPr>
          <w:rFonts w:ascii="Arial" w:hAnsi="Arial" w:cs="Arial"/>
          <w:b/>
          <w:bCs/>
          <w:sz w:val="22"/>
          <w:szCs w:val="22"/>
        </w:rPr>
        <w:t xml:space="preserve">TLICS </w:t>
      </w:r>
      <w:r w:rsidRPr="00C62B87">
        <w:rPr>
          <w:rFonts w:ascii="Arial" w:hAnsi="Arial" w:cs="Arial"/>
          <w:sz w:val="22"/>
          <w:szCs w:val="22"/>
        </w:rPr>
        <w:t>(Thoracolumbar Injury Classification and Severity Scale): TLICS scores range from 0 to 12, with higher scores indicating more severe fractures. A TLICS score of ≥ 4 often indicates that surgical intervention is recommended. TLICS scores are based on three factors:</w:t>
      </w:r>
      <w:r w:rsidR="3D2E4262" w:rsidRPr="00C62B87">
        <w:rPr>
          <w:rFonts w:ascii="Arial" w:hAnsi="Arial" w:cs="Arial"/>
          <w:sz w:val="22"/>
          <w:szCs w:val="22"/>
        </w:rPr>
        <w:t xml:space="preserve"> (Figure 1)</w:t>
      </w:r>
    </w:p>
    <w:p w14:paraId="4673E12A" w14:textId="6799F6B9" w:rsidR="78C19C3D" w:rsidRPr="00C62B87" w:rsidRDefault="5126B679" w:rsidP="4038D2E3">
      <w:pPr>
        <w:pStyle w:val="ListParagraph"/>
        <w:numPr>
          <w:ilvl w:val="2"/>
          <w:numId w:val="11"/>
        </w:numPr>
        <w:spacing w:after="60"/>
        <w:rPr>
          <w:rFonts w:ascii="Arial" w:hAnsi="Arial" w:cs="Arial"/>
          <w:sz w:val="22"/>
          <w:szCs w:val="22"/>
        </w:rPr>
      </w:pPr>
      <w:r w:rsidRPr="00C62B87">
        <w:rPr>
          <w:rFonts w:ascii="Arial" w:hAnsi="Arial" w:cs="Arial"/>
          <w:sz w:val="22"/>
          <w:szCs w:val="22"/>
        </w:rPr>
        <w:t>Radiographic Morphology: The type of fracture (compression, burst, etc.).</w:t>
      </w:r>
    </w:p>
    <w:p w14:paraId="4205B741" w14:textId="715E351D" w:rsidR="78C19C3D" w:rsidRPr="00C62B87" w:rsidRDefault="5126B679" w:rsidP="4038D2E3">
      <w:pPr>
        <w:pStyle w:val="ListParagraph"/>
        <w:numPr>
          <w:ilvl w:val="2"/>
          <w:numId w:val="11"/>
        </w:numPr>
        <w:spacing w:after="60"/>
        <w:rPr>
          <w:rFonts w:ascii="Arial" w:hAnsi="Arial" w:cs="Arial"/>
          <w:sz w:val="22"/>
          <w:szCs w:val="22"/>
        </w:rPr>
      </w:pPr>
      <w:r w:rsidRPr="00C62B87">
        <w:rPr>
          <w:rFonts w:ascii="Arial" w:hAnsi="Arial" w:cs="Arial"/>
          <w:sz w:val="22"/>
          <w:szCs w:val="22"/>
        </w:rPr>
        <w:t>Neurological Status: Whether the patient has any neurological deficit.</w:t>
      </w:r>
    </w:p>
    <w:p w14:paraId="7523DFDB" w14:textId="47B8BB43" w:rsidR="78C19C3D" w:rsidRPr="00C62B87" w:rsidRDefault="5126B679" w:rsidP="4038D2E3">
      <w:pPr>
        <w:pStyle w:val="ListParagraph"/>
        <w:numPr>
          <w:ilvl w:val="0"/>
          <w:numId w:val="11"/>
        </w:numPr>
        <w:spacing w:after="60"/>
        <w:rPr>
          <w:rFonts w:ascii="Arial" w:hAnsi="Arial" w:cs="Arial"/>
          <w:sz w:val="22"/>
          <w:szCs w:val="22"/>
        </w:rPr>
      </w:pPr>
      <w:r w:rsidRPr="00C62B87">
        <w:rPr>
          <w:rFonts w:ascii="Arial" w:hAnsi="Arial" w:cs="Arial"/>
          <w:b/>
          <w:bCs/>
          <w:sz w:val="22"/>
          <w:szCs w:val="22"/>
        </w:rPr>
        <w:t xml:space="preserve">AO Spine TL Classification </w:t>
      </w:r>
      <w:r w:rsidRPr="00C62B87">
        <w:rPr>
          <w:rFonts w:ascii="Arial" w:hAnsi="Arial" w:cs="Arial"/>
          <w:sz w:val="22"/>
          <w:szCs w:val="22"/>
        </w:rPr>
        <w:t xml:space="preserve">is used to classify fractures by type and stability, assessing the involvement of bone and soft tissue and the fracture’s complexity. The classification categorizes fractures into types (A, B, C), with each type representing increasing levels of </w:t>
      </w:r>
      <w:r w:rsidRPr="00C62B87">
        <w:rPr>
          <w:rFonts w:ascii="Arial" w:hAnsi="Arial" w:cs="Arial"/>
          <w:sz w:val="22"/>
          <w:szCs w:val="22"/>
        </w:rPr>
        <w:lastRenderedPageBreak/>
        <w:t>severity and instability. Fractures classified as type B or C typically require more complex surgical management.</w:t>
      </w:r>
      <w:r w:rsidR="7EA611F1" w:rsidRPr="00C62B87">
        <w:rPr>
          <w:rFonts w:ascii="Arial" w:hAnsi="Arial" w:cs="Arial"/>
          <w:sz w:val="22"/>
          <w:szCs w:val="22"/>
        </w:rPr>
        <w:t xml:space="preserve"> (Figure 2) </w:t>
      </w:r>
    </w:p>
    <w:p w14:paraId="7E182A23" w14:textId="2459C5C9" w:rsidR="78C19C3D" w:rsidRPr="00C62B87" w:rsidRDefault="78C19C3D" w:rsidP="4038D2E3">
      <w:pPr>
        <w:spacing w:after="60"/>
        <w:ind w:left="1800"/>
        <w:rPr>
          <w:rFonts w:ascii="Arial" w:hAnsi="Arial" w:cs="Arial"/>
          <w:sz w:val="22"/>
          <w:szCs w:val="22"/>
        </w:rPr>
      </w:pPr>
    </w:p>
    <w:p w14:paraId="1D7189B6" w14:textId="408C2228" w:rsidR="00DF4F38" w:rsidRPr="00C62B87" w:rsidRDefault="6286804E" w:rsidP="78C19C3D">
      <w:pPr>
        <w:spacing w:after="60"/>
        <w:ind w:left="1440"/>
        <w:rPr>
          <w:rFonts w:ascii="Arial" w:hAnsi="Arial" w:cs="Arial"/>
          <w:sz w:val="22"/>
          <w:szCs w:val="22"/>
        </w:rPr>
      </w:pPr>
      <w:r w:rsidRPr="00C62B87">
        <w:rPr>
          <w:rFonts w:ascii="Arial" w:hAnsi="Arial" w:cs="Arial"/>
          <w:b/>
          <w:bCs/>
          <w:sz w:val="22"/>
          <w:szCs w:val="22"/>
        </w:rPr>
        <w:t xml:space="preserve">At what </w:t>
      </w:r>
      <w:proofErr w:type="gramStart"/>
      <w:r w:rsidR="7B23AF61" w:rsidRPr="00C62B87">
        <w:rPr>
          <w:rFonts w:ascii="Arial" w:hAnsi="Arial" w:cs="Arial"/>
          <w:b/>
          <w:bCs/>
          <w:sz w:val="22"/>
          <w:szCs w:val="22"/>
        </w:rPr>
        <w:t xml:space="preserve">single </w:t>
      </w:r>
      <w:r w:rsidRPr="00C62B87">
        <w:rPr>
          <w:rFonts w:ascii="Arial" w:hAnsi="Arial" w:cs="Arial"/>
          <w:b/>
          <w:bCs/>
          <w:sz w:val="22"/>
          <w:szCs w:val="22"/>
        </w:rPr>
        <w:t>time</w:t>
      </w:r>
      <w:proofErr w:type="gramEnd"/>
      <w:r w:rsidRPr="00C62B87">
        <w:rPr>
          <w:rFonts w:ascii="Arial" w:hAnsi="Arial" w:cs="Arial"/>
          <w:b/>
          <w:bCs/>
          <w:sz w:val="22"/>
          <w:szCs w:val="22"/>
        </w:rPr>
        <w:t xml:space="preserve"> point will it be assessed</w:t>
      </w:r>
      <w:r w:rsidR="7B23AF61" w:rsidRPr="00C62B87">
        <w:rPr>
          <w:rFonts w:ascii="Arial" w:hAnsi="Arial" w:cs="Arial"/>
          <w:b/>
          <w:bCs/>
          <w:sz w:val="22"/>
          <w:szCs w:val="22"/>
        </w:rPr>
        <w:t xml:space="preserve"> to evaluate </w:t>
      </w:r>
      <w:r w:rsidR="0CA3736F" w:rsidRPr="00C62B87">
        <w:rPr>
          <w:rFonts w:ascii="Arial" w:hAnsi="Arial" w:cs="Arial"/>
          <w:b/>
          <w:bCs/>
          <w:sz w:val="22"/>
          <w:szCs w:val="22"/>
        </w:rPr>
        <w:t xml:space="preserve">the </w:t>
      </w:r>
      <w:r w:rsidR="7B23AF61" w:rsidRPr="00C62B87">
        <w:rPr>
          <w:rFonts w:ascii="Arial" w:hAnsi="Arial" w:cs="Arial"/>
          <w:b/>
          <w:bCs/>
          <w:sz w:val="22"/>
          <w:szCs w:val="22"/>
        </w:rPr>
        <w:t>primary aim</w:t>
      </w:r>
      <w:r w:rsidRPr="00C62B87">
        <w:rPr>
          <w:rFonts w:ascii="Arial" w:hAnsi="Arial" w:cs="Arial"/>
          <w:b/>
          <w:bCs/>
          <w:sz w:val="22"/>
          <w:szCs w:val="22"/>
        </w:rPr>
        <w:t>?</w:t>
      </w:r>
      <w:r w:rsidRPr="00C62B87">
        <w:rPr>
          <w:rFonts w:ascii="Arial" w:hAnsi="Arial" w:cs="Arial"/>
          <w:sz w:val="22"/>
          <w:szCs w:val="22"/>
        </w:rPr>
        <w:t xml:space="preserve"> </w:t>
      </w:r>
    </w:p>
    <w:p w14:paraId="27BCBBD3" w14:textId="5814D83D" w:rsidR="00B5790E" w:rsidRPr="00C62B87" w:rsidRDefault="1A612C11" w:rsidP="00953B9A">
      <w:pPr>
        <w:spacing w:after="60"/>
        <w:ind w:left="1440"/>
        <w:rPr>
          <w:rFonts w:ascii="Arial" w:hAnsi="Arial" w:cs="Arial"/>
          <w:sz w:val="22"/>
          <w:szCs w:val="22"/>
        </w:rPr>
      </w:pPr>
      <w:r w:rsidRPr="00C62B87">
        <w:rPr>
          <w:rFonts w:ascii="Arial" w:hAnsi="Arial" w:cs="Arial"/>
          <w:sz w:val="22"/>
          <w:szCs w:val="22"/>
        </w:rPr>
        <w:t xml:space="preserve">We would collect </w:t>
      </w:r>
      <w:r w:rsidR="40E7034E" w:rsidRPr="00C62B87">
        <w:rPr>
          <w:rFonts w:ascii="Arial" w:eastAsia="Aptos" w:hAnsi="Arial" w:cs="Arial"/>
        </w:rPr>
        <w:t xml:space="preserve">type of surgical intervention (fusion versus instrumentation without fusion), fracture patterns, instrumented levels, estimated blood loss (EBL), surgical approach and technique, institution departments involved in surgery, preoperative diagnostic classification of the injury using the AOTL trauma classification and the TLICS score from </w:t>
      </w:r>
      <w:proofErr w:type="gramStart"/>
      <w:r w:rsidR="40E7034E" w:rsidRPr="00C62B87">
        <w:rPr>
          <w:rFonts w:ascii="Arial" w:eastAsia="Aptos" w:hAnsi="Arial" w:cs="Arial"/>
        </w:rPr>
        <w:t>the pre</w:t>
      </w:r>
      <w:proofErr w:type="gramEnd"/>
      <w:r w:rsidR="40E7034E" w:rsidRPr="00C62B87">
        <w:rPr>
          <w:rFonts w:ascii="Arial" w:eastAsia="Aptos" w:hAnsi="Arial" w:cs="Arial"/>
        </w:rPr>
        <w:t xml:space="preserve">-operative and operative notes around the time of surgery. </w:t>
      </w:r>
    </w:p>
    <w:p w14:paraId="4F041D11" w14:textId="77777777" w:rsidR="00546E11" w:rsidRPr="00C62B87" w:rsidRDefault="00546E11" w:rsidP="00953B9A">
      <w:pPr>
        <w:spacing w:after="60"/>
        <w:ind w:left="1440"/>
        <w:rPr>
          <w:rFonts w:ascii="Arial" w:hAnsi="Arial" w:cs="Arial"/>
          <w:sz w:val="22"/>
          <w:szCs w:val="22"/>
        </w:rPr>
      </w:pPr>
    </w:p>
    <w:p w14:paraId="6BDBF023" w14:textId="15D82D10" w:rsidR="00DF4F38" w:rsidRPr="00C62B87" w:rsidRDefault="08767CF8" w:rsidP="00953B9A">
      <w:pPr>
        <w:spacing w:after="60"/>
        <w:ind w:left="1440"/>
        <w:rPr>
          <w:rFonts w:ascii="Arial" w:hAnsi="Arial" w:cs="Arial"/>
          <w:sz w:val="22"/>
          <w:szCs w:val="22"/>
        </w:rPr>
      </w:pPr>
      <w:r w:rsidRPr="00C62B87">
        <w:rPr>
          <w:rFonts w:ascii="Arial" w:hAnsi="Arial" w:cs="Arial"/>
          <w:b/>
          <w:bCs/>
          <w:sz w:val="22"/>
          <w:szCs w:val="22"/>
          <w:u w:val="single"/>
        </w:rPr>
        <w:t xml:space="preserve">What </w:t>
      </w:r>
      <w:r w:rsidR="4AB0590C" w:rsidRPr="00C62B87">
        <w:rPr>
          <w:rFonts w:ascii="Arial" w:hAnsi="Arial" w:cs="Arial"/>
          <w:b/>
          <w:bCs/>
          <w:sz w:val="22"/>
          <w:szCs w:val="22"/>
          <w:u w:val="single"/>
        </w:rPr>
        <w:t>Secondary Outcome(s)</w:t>
      </w:r>
      <w:r w:rsidR="4AB0590C" w:rsidRPr="00C62B87">
        <w:rPr>
          <w:rFonts w:ascii="Arial" w:hAnsi="Arial" w:cs="Arial"/>
          <w:b/>
          <w:bCs/>
          <w:sz w:val="22"/>
          <w:szCs w:val="22"/>
        </w:rPr>
        <w:t xml:space="preserve"> </w:t>
      </w:r>
    </w:p>
    <w:p w14:paraId="35214582" w14:textId="2D63D65D" w:rsidR="14BF49F0" w:rsidRPr="00C62B87" w:rsidRDefault="14BF49F0" w:rsidP="4038D2E3">
      <w:pPr>
        <w:pStyle w:val="ListParagraph"/>
        <w:numPr>
          <w:ilvl w:val="0"/>
          <w:numId w:val="10"/>
        </w:numPr>
        <w:spacing w:after="60"/>
        <w:rPr>
          <w:rFonts w:ascii="Arial" w:hAnsi="Arial" w:cs="Arial"/>
          <w:b/>
          <w:bCs/>
          <w:sz w:val="22"/>
          <w:szCs w:val="22"/>
        </w:rPr>
      </w:pPr>
      <w:r w:rsidRPr="00C62B87">
        <w:rPr>
          <w:rFonts w:ascii="Arial" w:hAnsi="Arial" w:cs="Arial"/>
          <w:b/>
          <w:bCs/>
          <w:sz w:val="22"/>
          <w:szCs w:val="22"/>
        </w:rPr>
        <w:t>Mechanism of Injury</w:t>
      </w:r>
      <w:r w:rsidR="1F64AA19" w:rsidRPr="00C62B87">
        <w:rPr>
          <w:rFonts w:ascii="Arial" w:hAnsi="Arial" w:cs="Arial"/>
          <w:b/>
          <w:bCs/>
          <w:sz w:val="22"/>
          <w:szCs w:val="22"/>
        </w:rPr>
        <w:t>:</w:t>
      </w:r>
    </w:p>
    <w:p w14:paraId="0581A71A" w14:textId="24D6AE40" w:rsidR="1F64AA19" w:rsidRPr="00C62B87" w:rsidRDefault="1F64AA19" w:rsidP="4038D2E3">
      <w:pPr>
        <w:pStyle w:val="ListParagraph"/>
        <w:numPr>
          <w:ilvl w:val="1"/>
          <w:numId w:val="10"/>
        </w:numPr>
        <w:spacing w:after="60"/>
        <w:rPr>
          <w:rFonts w:ascii="Arial" w:hAnsi="Arial" w:cs="Arial"/>
          <w:sz w:val="22"/>
          <w:szCs w:val="22"/>
        </w:rPr>
      </w:pPr>
      <w:r w:rsidRPr="00C62B87">
        <w:rPr>
          <w:rFonts w:ascii="Arial" w:hAnsi="Arial" w:cs="Arial"/>
          <w:sz w:val="22"/>
          <w:szCs w:val="22"/>
        </w:rPr>
        <w:t>Low Energy Fall- A fall from less than the height of the person</w:t>
      </w:r>
    </w:p>
    <w:p w14:paraId="52C58331" w14:textId="544B5D60" w:rsidR="1F64AA19" w:rsidRPr="00C62B87" w:rsidRDefault="1F64AA19" w:rsidP="4038D2E3">
      <w:pPr>
        <w:pStyle w:val="ListParagraph"/>
        <w:numPr>
          <w:ilvl w:val="1"/>
          <w:numId w:val="10"/>
        </w:numPr>
        <w:spacing w:after="60"/>
        <w:rPr>
          <w:rFonts w:ascii="Arial" w:hAnsi="Arial" w:cs="Arial"/>
          <w:sz w:val="22"/>
          <w:szCs w:val="22"/>
        </w:rPr>
      </w:pPr>
      <w:r w:rsidRPr="00C62B87">
        <w:rPr>
          <w:rFonts w:ascii="Arial" w:hAnsi="Arial" w:cs="Arial"/>
          <w:sz w:val="22"/>
          <w:szCs w:val="22"/>
        </w:rPr>
        <w:t xml:space="preserve">High Energy Fall- A fall from greater than the height of the person </w:t>
      </w:r>
    </w:p>
    <w:p w14:paraId="778E2A2D" w14:textId="361C9EE9" w:rsidR="1F64AA19" w:rsidRPr="00C62B87" w:rsidRDefault="1F64AA19" w:rsidP="4038D2E3">
      <w:pPr>
        <w:pStyle w:val="ListParagraph"/>
        <w:numPr>
          <w:ilvl w:val="1"/>
          <w:numId w:val="10"/>
        </w:numPr>
        <w:spacing w:after="60"/>
        <w:rPr>
          <w:rFonts w:ascii="Arial" w:hAnsi="Arial" w:cs="Arial"/>
          <w:sz w:val="22"/>
          <w:szCs w:val="22"/>
        </w:rPr>
      </w:pPr>
      <w:r w:rsidRPr="00C62B87">
        <w:rPr>
          <w:rFonts w:ascii="Arial" w:hAnsi="Arial" w:cs="Arial"/>
          <w:sz w:val="22"/>
          <w:szCs w:val="22"/>
        </w:rPr>
        <w:t>MVA/MCA/ATV- A Motor Vehicular Accident (MVA),</w:t>
      </w:r>
      <w:r w:rsidR="24A6FC2A" w:rsidRPr="00C62B87">
        <w:rPr>
          <w:rFonts w:ascii="Arial" w:hAnsi="Arial" w:cs="Arial"/>
          <w:sz w:val="22"/>
          <w:szCs w:val="22"/>
        </w:rPr>
        <w:t xml:space="preserve"> </w:t>
      </w:r>
      <w:r w:rsidRPr="00C62B87">
        <w:rPr>
          <w:rFonts w:ascii="Arial" w:hAnsi="Arial" w:cs="Arial"/>
          <w:sz w:val="22"/>
          <w:szCs w:val="22"/>
        </w:rPr>
        <w:t>a  Motorcycle Accident (MCA), or an All-Terrain Vehicle (ATV) accident</w:t>
      </w:r>
    </w:p>
    <w:p w14:paraId="1910584F" w14:textId="246368CD" w:rsidR="1F64AA19" w:rsidRPr="00C62B87" w:rsidRDefault="1F64AA19" w:rsidP="4038D2E3">
      <w:pPr>
        <w:pStyle w:val="ListParagraph"/>
        <w:numPr>
          <w:ilvl w:val="1"/>
          <w:numId w:val="10"/>
        </w:numPr>
        <w:spacing w:after="60"/>
        <w:rPr>
          <w:rFonts w:ascii="Arial" w:hAnsi="Arial" w:cs="Arial"/>
          <w:sz w:val="22"/>
          <w:szCs w:val="22"/>
        </w:rPr>
      </w:pPr>
      <w:r w:rsidRPr="00C62B87">
        <w:rPr>
          <w:rFonts w:ascii="Arial" w:hAnsi="Arial" w:cs="Arial"/>
          <w:sz w:val="22"/>
          <w:szCs w:val="22"/>
        </w:rPr>
        <w:t xml:space="preserve">Auto-Ped- Accident involving a moving vehicle and a person on foot </w:t>
      </w:r>
    </w:p>
    <w:p w14:paraId="6C574349" w14:textId="3EE2F3CA" w:rsidR="1F64AA19" w:rsidRPr="00C62B87" w:rsidRDefault="1F64AA19" w:rsidP="4038D2E3">
      <w:pPr>
        <w:pStyle w:val="ListParagraph"/>
        <w:numPr>
          <w:ilvl w:val="1"/>
          <w:numId w:val="10"/>
        </w:numPr>
        <w:spacing w:after="60"/>
        <w:rPr>
          <w:rFonts w:ascii="Arial" w:hAnsi="Arial" w:cs="Arial"/>
          <w:sz w:val="22"/>
          <w:szCs w:val="22"/>
        </w:rPr>
      </w:pPr>
      <w:r w:rsidRPr="00C62B87">
        <w:rPr>
          <w:rFonts w:ascii="Arial" w:hAnsi="Arial" w:cs="Arial"/>
          <w:sz w:val="22"/>
          <w:szCs w:val="22"/>
        </w:rPr>
        <w:t xml:space="preserve">Sports </w:t>
      </w:r>
    </w:p>
    <w:p w14:paraId="05C94412" w14:textId="1E83B3E9" w:rsidR="1F64AA19" w:rsidRPr="00C62B87" w:rsidRDefault="1F64AA19" w:rsidP="4038D2E3">
      <w:pPr>
        <w:pStyle w:val="ListParagraph"/>
        <w:numPr>
          <w:ilvl w:val="1"/>
          <w:numId w:val="10"/>
        </w:numPr>
        <w:spacing w:after="60"/>
        <w:rPr>
          <w:rFonts w:ascii="Arial" w:hAnsi="Arial" w:cs="Arial"/>
          <w:sz w:val="22"/>
          <w:szCs w:val="22"/>
        </w:rPr>
      </w:pPr>
      <w:r w:rsidRPr="00C62B87">
        <w:rPr>
          <w:rFonts w:ascii="Arial" w:hAnsi="Arial" w:cs="Arial"/>
          <w:sz w:val="22"/>
          <w:szCs w:val="22"/>
        </w:rPr>
        <w:t>Other</w:t>
      </w:r>
    </w:p>
    <w:p w14:paraId="55C617B9" w14:textId="01ACEFB2" w:rsidR="0816FE3E" w:rsidRPr="00C62B87" w:rsidRDefault="0816FE3E" w:rsidP="4038D2E3">
      <w:pPr>
        <w:pStyle w:val="ListParagraph"/>
        <w:numPr>
          <w:ilvl w:val="0"/>
          <w:numId w:val="10"/>
        </w:numPr>
        <w:spacing w:after="60"/>
        <w:rPr>
          <w:rFonts w:ascii="Arial" w:hAnsi="Arial" w:cs="Arial"/>
          <w:sz w:val="22"/>
          <w:szCs w:val="22"/>
        </w:rPr>
      </w:pPr>
      <w:r w:rsidRPr="00C62B87">
        <w:rPr>
          <w:rFonts w:ascii="Arial" w:hAnsi="Arial" w:cs="Arial"/>
          <w:b/>
          <w:bCs/>
          <w:sz w:val="22"/>
          <w:szCs w:val="22"/>
        </w:rPr>
        <w:t>Postoperative Course:</w:t>
      </w:r>
      <w:r w:rsidRPr="00C62B87">
        <w:rPr>
          <w:rFonts w:ascii="Arial" w:hAnsi="Arial" w:cs="Arial"/>
          <w:sz w:val="22"/>
          <w:szCs w:val="22"/>
        </w:rPr>
        <w:t xml:space="preserve"> Course of life after the operation including but not limited to associated relevant surgeries, complications of surgery that may </w:t>
      </w:r>
      <w:r w:rsidR="1A407C66" w:rsidRPr="00C62B87">
        <w:rPr>
          <w:rFonts w:ascii="Arial" w:hAnsi="Arial" w:cs="Arial"/>
          <w:sz w:val="22"/>
          <w:szCs w:val="22"/>
        </w:rPr>
        <w:t>have occu</w:t>
      </w:r>
      <w:r w:rsidR="53623A02" w:rsidRPr="00C62B87">
        <w:rPr>
          <w:rFonts w:ascii="Arial" w:hAnsi="Arial" w:cs="Arial"/>
          <w:sz w:val="22"/>
          <w:szCs w:val="22"/>
        </w:rPr>
        <w:t>r</w:t>
      </w:r>
      <w:r w:rsidR="1A407C66" w:rsidRPr="00C62B87">
        <w:rPr>
          <w:rFonts w:ascii="Arial" w:hAnsi="Arial" w:cs="Arial"/>
          <w:sz w:val="22"/>
          <w:szCs w:val="22"/>
        </w:rPr>
        <w:t xml:space="preserve">red, specifics of the associated relevant surgeries, the number of additional surgeries, the EBL (estimated blood loss) that occurred during the </w:t>
      </w:r>
      <w:r w:rsidR="2371E30B" w:rsidRPr="00C62B87">
        <w:rPr>
          <w:rFonts w:ascii="Arial" w:hAnsi="Arial" w:cs="Arial"/>
          <w:sz w:val="22"/>
          <w:szCs w:val="22"/>
        </w:rPr>
        <w:t xml:space="preserve">additional surgeries and any relevant notes related to the initial thoracolumbar trauma surgery </w:t>
      </w:r>
    </w:p>
    <w:p w14:paraId="1ADBD01C" w14:textId="37BC0C26" w:rsidR="00DC745E" w:rsidRPr="00C62B87" w:rsidRDefault="2F03D88C" w:rsidP="4038D2E3">
      <w:pPr>
        <w:pStyle w:val="ListParagraph"/>
        <w:numPr>
          <w:ilvl w:val="1"/>
          <w:numId w:val="10"/>
        </w:numPr>
        <w:spacing w:after="60"/>
        <w:rPr>
          <w:rFonts w:ascii="Arial" w:hAnsi="Arial" w:cs="Arial"/>
          <w:sz w:val="22"/>
          <w:szCs w:val="22"/>
        </w:rPr>
      </w:pPr>
      <w:r w:rsidRPr="00C62B87">
        <w:rPr>
          <w:rFonts w:ascii="Arial" w:hAnsi="Arial" w:cs="Arial"/>
          <w:b/>
          <w:bCs/>
          <w:sz w:val="22"/>
          <w:szCs w:val="22"/>
        </w:rPr>
        <w:t>Reoperation Rates:</w:t>
      </w:r>
      <w:r w:rsidRPr="00C62B87">
        <w:rPr>
          <w:rFonts w:ascii="Arial" w:hAnsi="Arial" w:cs="Arial"/>
          <w:sz w:val="22"/>
          <w:szCs w:val="22"/>
        </w:rPr>
        <w:t xml:space="preserve"> The frequency of patients requiring additional surgical interventions following the initial surgery, measured as the percentage of patients who return to the operating room after their initial thoracolumbar spinal surgery.</w:t>
      </w:r>
    </w:p>
    <w:p w14:paraId="66C100A6" w14:textId="582448F7" w:rsidR="00DC745E" w:rsidRPr="00C62B87" w:rsidRDefault="090C1436" w:rsidP="4038D2E3">
      <w:pPr>
        <w:pStyle w:val="ListParagraph"/>
        <w:numPr>
          <w:ilvl w:val="1"/>
          <w:numId w:val="10"/>
        </w:numPr>
        <w:spacing w:after="60"/>
        <w:rPr>
          <w:rFonts w:ascii="Arial" w:hAnsi="Arial" w:cs="Arial"/>
          <w:sz w:val="22"/>
          <w:szCs w:val="22"/>
        </w:rPr>
      </w:pPr>
      <w:r w:rsidRPr="00C62B87">
        <w:rPr>
          <w:rFonts w:ascii="Arial" w:hAnsi="Arial" w:cs="Arial"/>
          <w:b/>
          <w:bCs/>
          <w:sz w:val="22"/>
          <w:szCs w:val="22"/>
        </w:rPr>
        <w:t>Type of</w:t>
      </w:r>
      <w:r w:rsidR="2F03D88C" w:rsidRPr="00C62B87">
        <w:rPr>
          <w:rFonts w:ascii="Arial" w:hAnsi="Arial" w:cs="Arial"/>
          <w:b/>
          <w:bCs/>
          <w:sz w:val="22"/>
          <w:szCs w:val="22"/>
        </w:rPr>
        <w:t xml:space="preserve"> Reoperation:</w:t>
      </w:r>
      <w:r w:rsidR="2F03D88C" w:rsidRPr="00C62B87">
        <w:rPr>
          <w:rFonts w:ascii="Arial" w:hAnsi="Arial" w:cs="Arial"/>
          <w:sz w:val="22"/>
          <w:szCs w:val="22"/>
        </w:rPr>
        <w:t xml:space="preserve"> </w:t>
      </w:r>
      <w:r w:rsidR="67CACE52" w:rsidRPr="00C62B87">
        <w:rPr>
          <w:rFonts w:ascii="Arial" w:hAnsi="Arial" w:cs="Arial"/>
          <w:sz w:val="22"/>
          <w:szCs w:val="22"/>
        </w:rPr>
        <w:t xml:space="preserve">Irrigation and </w:t>
      </w:r>
      <w:r w:rsidR="2F03D88C" w:rsidRPr="00C62B87">
        <w:rPr>
          <w:rFonts w:ascii="Arial" w:hAnsi="Arial" w:cs="Arial"/>
          <w:sz w:val="22"/>
          <w:szCs w:val="22"/>
        </w:rPr>
        <w:t>debridement (I&amp;D), hardware removal, or revision fusion.</w:t>
      </w:r>
    </w:p>
    <w:p w14:paraId="6F377653" w14:textId="31703144" w:rsidR="00DC745E" w:rsidRPr="00C62B87" w:rsidRDefault="2F03D88C" w:rsidP="4038D2E3">
      <w:pPr>
        <w:pStyle w:val="ListParagraph"/>
        <w:numPr>
          <w:ilvl w:val="1"/>
          <w:numId w:val="10"/>
        </w:numPr>
        <w:spacing w:after="60"/>
        <w:rPr>
          <w:rFonts w:ascii="Arial" w:hAnsi="Arial" w:cs="Arial"/>
          <w:sz w:val="22"/>
          <w:szCs w:val="22"/>
        </w:rPr>
      </w:pPr>
      <w:r w:rsidRPr="00C62B87">
        <w:rPr>
          <w:rFonts w:ascii="Arial" w:hAnsi="Arial" w:cs="Arial"/>
          <w:b/>
          <w:bCs/>
          <w:sz w:val="22"/>
          <w:szCs w:val="22"/>
        </w:rPr>
        <w:t>Postoperative Complications</w:t>
      </w:r>
      <w:r w:rsidR="55AF7902" w:rsidRPr="00C62B87">
        <w:rPr>
          <w:rFonts w:ascii="Arial" w:hAnsi="Arial" w:cs="Arial"/>
          <w:b/>
          <w:bCs/>
          <w:sz w:val="22"/>
          <w:szCs w:val="22"/>
        </w:rPr>
        <w:t>:</w:t>
      </w:r>
      <w:r w:rsidRPr="00C62B87">
        <w:rPr>
          <w:rFonts w:ascii="Arial" w:hAnsi="Arial" w:cs="Arial"/>
          <w:b/>
          <w:bCs/>
          <w:sz w:val="22"/>
          <w:szCs w:val="22"/>
        </w:rPr>
        <w:t xml:space="preserve"> </w:t>
      </w:r>
      <w:r w:rsidRPr="00C62B87">
        <w:rPr>
          <w:rFonts w:ascii="Arial" w:hAnsi="Arial" w:cs="Arial"/>
          <w:sz w:val="22"/>
          <w:szCs w:val="22"/>
        </w:rPr>
        <w:t xml:space="preserve">The types and frequencies of complications after surgery, including but not limited to neurological deficits, wound infections, implant failure, and venous thromboembolic events. These complications can be either related to </w:t>
      </w:r>
      <w:proofErr w:type="gramStart"/>
      <w:r w:rsidRPr="00C62B87">
        <w:rPr>
          <w:rFonts w:ascii="Arial" w:hAnsi="Arial" w:cs="Arial"/>
          <w:sz w:val="22"/>
          <w:szCs w:val="22"/>
        </w:rPr>
        <w:t>the primary</w:t>
      </w:r>
      <w:proofErr w:type="gramEnd"/>
      <w:r w:rsidRPr="00C62B87">
        <w:rPr>
          <w:rFonts w:ascii="Arial" w:hAnsi="Arial" w:cs="Arial"/>
          <w:sz w:val="22"/>
          <w:szCs w:val="22"/>
        </w:rPr>
        <w:t xml:space="preserve"> surgery or due to reoperation. </w:t>
      </w:r>
    </w:p>
    <w:p w14:paraId="65AF6BB7" w14:textId="415C1CD2" w:rsidR="00DC745E" w:rsidRPr="00C62B87" w:rsidRDefault="2F03D88C" w:rsidP="78C19C3D">
      <w:pPr>
        <w:pStyle w:val="ListParagraph"/>
        <w:numPr>
          <w:ilvl w:val="0"/>
          <w:numId w:val="10"/>
        </w:numPr>
        <w:spacing w:after="60"/>
        <w:rPr>
          <w:rFonts w:ascii="Arial" w:hAnsi="Arial" w:cs="Arial"/>
          <w:sz w:val="22"/>
          <w:szCs w:val="22"/>
        </w:rPr>
      </w:pPr>
      <w:r w:rsidRPr="00C62B87">
        <w:rPr>
          <w:rFonts w:ascii="Arial" w:hAnsi="Arial" w:cs="Arial"/>
          <w:b/>
          <w:bCs/>
          <w:sz w:val="22"/>
          <w:szCs w:val="22"/>
        </w:rPr>
        <w:t>Surgical Specialty</w:t>
      </w:r>
      <w:r w:rsidR="784673BD" w:rsidRPr="00C62B87">
        <w:rPr>
          <w:rFonts w:ascii="Arial" w:hAnsi="Arial" w:cs="Arial"/>
          <w:sz w:val="22"/>
          <w:szCs w:val="22"/>
        </w:rPr>
        <w:t xml:space="preserve">: </w:t>
      </w:r>
      <w:r w:rsidRPr="00C62B87">
        <w:rPr>
          <w:rFonts w:ascii="Arial" w:hAnsi="Arial" w:cs="Arial"/>
          <w:sz w:val="22"/>
          <w:szCs w:val="22"/>
        </w:rPr>
        <w:t xml:space="preserve">The type of surgeon performing the procedure (e.g., Orthopedic spine surgeon, Neurosurgeon), identifying which specialty is predominantly responsible for pediatric thoracolumbar trauma surgery across different </w:t>
      </w:r>
      <w:r w:rsidR="7493CE89" w:rsidRPr="00C62B87">
        <w:rPr>
          <w:rFonts w:ascii="Arial" w:hAnsi="Arial" w:cs="Arial"/>
          <w:sz w:val="22"/>
          <w:szCs w:val="22"/>
        </w:rPr>
        <w:t xml:space="preserve">CORTICES </w:t>
      </w:r>
      <w:r w:rsidRPr="00C62B87">
        <w:rPr>
          <w:rFonts w:ascii="Arial" w:hAnsi="Arial" w:cs="Arial"/>
          <w:sz w:val="22"/>
          <w:szCs w:val="22"/>
        </w:rPr>
        <w:t>institutions.</w:t>
      </w:r>
      <w:r w:rsidR="57400C30" w:rsidRPr="00C62B87">
        <w:rPr>
          <w:rFonts w:ascii="Arial" w:hAnsi="Arial" w:cs="Arial"/>
          <w:sz w:val="22"/>
          <w:szCs w:val="22"/>
        </w:rPr>
        <w:t xml:space="preserve"> </w:t>
      </w:r>
    </w:p>
    <w:p w14:paraId="047D3C00" w14:textId="72BAE2D0" w:rsidR="00DC745E" w:rsidRPr="00C62B87" w:rsidRDefault="52E64BA2" w:rsidP="78C19C3D">
      <w:pPr>
        <w:pStyle w:val="ListParagraph"/>
        <w:numPr>
          <w:ilvl w:val="0"/>
          <w:numId w:val="10"/>
        </w:numPr>
        <w:spacing w:after="60"/>
        <w:rPr>
          <w:rFonts w:ascii="Arial" w:hAnsi="Arial" w:cs="Arial"/>
          <w:sz w:val="22"/>
          <w:szCs w:val="22"/>
        </w:rPr>
      </w:pPr>
      <w:r w:rsidRPr="00C62B87">
        <w:rPr>
          <w:rFonts w:ascii="Arial" w:hAnsi="Arial" w:cs="Arial"/>
          <w:sz w:val="22"/>
          <w:szCs w:val="22"/>
        </w:rPr>
        <w:t xml:space="preserve">US Region: </w:t>
      </w:r>
      <w:r w:rsidR="57400C30" w:rsidRPr="00C62B87">
        <w:rPr>
          <w:rFonts w:ascii="Arial" w:hAnsi="Arial" w:cs="Arial"/>
          <w:sz w:val="22"/>
          <w:szCs w:val="22"/>
        </w:rPr>
        <w:t>Institutional ID will be used to group sites into 4 regions according to the US census</w:t>
      </w:r>
      <w:r w:rsidR="16EC4828" w:rsidRPr="00C62B87">
        <w:rPr>
          <w:rFonts w:ascii="Arial" w:hAnsi="Arial" w:cs="Arial"/>
          <w:sz w:val="22"/>
          <w:szCs w:val="22"/>
        </w:rPr>
        <w:t xml:space="preserve"> Bureau in Northeast, Midwest, South, West</w:t>
      </w:r>
      <w:r w:rsidR="57400C30" w:rsidRPr="00C62B87">
        <w:rPr>
          <w:rFonts w:ascii="Arial" w:hAnsi="Arial" w:cs="Arial"/>
          <w:sz w:val="22"/>
          <w:szCs w:val="22"/>
        </w:rPr>
        <w:t xml:space="preserve">. </w:t>
      </w:r>
    </w:p>
    <w:p w14:paraId="6F985C2F" w14:textId="5AB037A9" w:rsidR="00DC745E" w:rsidRPr="00C62B87" w:rsidRDefault="408FDC33" w:rsidP="4038D2E3">
      <w:pPr>
        <w:spacing w:after="60"/>
        <w:ind w:left="1440"/>
        <w:rPr>
          <w:rFonts w:ascii="Arial" w:hAnsi="Arial" w:cs="Arial"/>
          <w:sz w:val="22"/>
          <w:szCs w:val="22"/>
        </w:rPr>
      </w:pPr>
      <w:r w:rsidRPr="00C62B87">
        <w:rPr>
          <w:rFonts w:ascii="Arial" w:hAnsi="Arial" w:cs="Arial"/>
          <w:b/>
          <w:bCs/>
          <w:sz w:val="22"/>
          <w:szCs w:val="22"/>
        </w:rPr>
        <w:t>When will Secondary Outcomes be assessed?</w:t>
      </w:r>
    </w:p>
    <w:p w14:paraId="43155F73" w14:textId="5E58E487" w:rsidR="00953B9A" w:rsidRPr="00C62B87" w:rsidRDefault="0A4C21DA" w:rsidP="00953B9A">
      <w:pPr>
        <w:spacing w:after="60"/>
        <w:ind w:left="1440"/>
        <w:rPr>
          <w:rFonts w:ascii="Arial" w:hAnsi="Arial" w:cs="Arial"/>
          <w:sz w:val="22"/>
          <w:szCs w:val="22"/>
        </w:rPr>
      </w:pPr>
      <w:r w:rsidRPr="00C62B87">
        <w:rPr>
          <w:rFonts w:ascii="Arial" w:hAnsi="Arial" w:cs="Arial"/>
          <w:sz w:val="22"/>
          <w:szCs w:val="22"/>
        </w:rPr>
        <w:t xml:space="preserve">Secondary Outcomes will be assessed at either pre-operative, intraoperative or post-operative time points depending on the outcome. </w:t>
      </w:r>
      <w:r w:rsidR="4A8C0950" w:rsidRPr="00C62B87">
        <w:rPr>
          <w:rFonts w:ascii="Arial" w:hAnsi="Arial" w:cs="Arial"/>
          <w:sz w:val="22"/>
          <w:szCs w:val="22"/>
        </w:rPr>
        <w:t>Overall,</w:t>
      </w:r>
      <w:r w:rsidRPr="00C62B87">
        <w:rPr>
          <w:rFonts w:ascii="Arial" w:hAnsi="Arial" w:cs="Arial"/>
          <w:sz w:val="22"/>
          <w:szCs w:val="22"/>
        </w:rPr>
        <w:t xml:space="preserve"> the</w:t>
      </w:r>
      <w:r w:rsidR="64585C9F" w:rsidRPr="00C62B87">
        <w:rPr>
          <w:rFonts w:ascii="Arial" w:hAnsi="Arial" w:cs="Arial"/>
          <w:sz w:val="22"/>
          <w:szCs w:val="22"/>
        </w:rPr>
        <w:t>y will be assessed in the time around the original TL Spinal Trauma.</w:t>
      </w:r>
    </w:p>
    <w:p w14:paraId="7DFB4CCA" w14:textId="746BC0CD" w:rsidR="006D032C" w:rsidRPr="00C62B87" w:rsidRDefault="006D032C" w:rsidP="00953B9A">
      <w:pPr>
        <w:spacing w:after="60"/>
        <w:ind w:left="1440"/>
        <w:rPr>
          <w:rFonts w:ascii="Arial" w:hAnsi="Arial" w:cs="Arial"/>
          <w:sz w:val="22"/>
          <w:szCs w:val="22"/>
        </w:rPr>
      </w:pPr>
    </w:p>
    <w:p w14:paraId="25FB99AB" w14:textId="77777777" w:rsidR="000E2EAA" w:rsidRPr="00C62B87" w:rsidRDefault="0AFD52ED" w:rsidP="4038D2E3">
      <w:pPr>
        <w:spacing w:after="60"/>
        <w:ind w:left="1440" w:hanging="720"/>
        <w:rPr>
          <w:rFonts w:ascii="Arial" w:hAnsi="Arial" w:cs="Arial"/>
          <w:sz w:val="22"/>
          <w:szCs w:val="22"/>
        </w:rPr>
      </w:pPr>
      <w:r w:rsidRPr="00C62B87">
        <w:rPr>
          <w:rFonts w:ascii="Arial" w:hAnsi="Arial" w:cs="Arial"/>
          <w:b/>
          <w:bCs/>
          <w:sz w:val="22"/>
          <w:szCs w:val="22"/>
        </w:rPr>
        <w:t>(5)</w:t>
      </w:r>
      <w:r w:rsidR="000E2EAA" w:rsidRPr="00C62B87">
        <w:rPr>
          <w:rFonts w:ascii="Arial" w:hAnsi="Arial" w:cs="Arial"/>
        </w:rPr>
        <w:tab/>
      </w:r>
      <w:r w:rsidRPr="00C62B87">
        <w:rPr>
          <w:rFonts w:ascii="Arial" w:hAnsi="Arial" w:cs="Arial"/>
          <w:b/>
          <w:bCs/>
          <w:sz w:val="22"/>
          <w:szCs w:val="22"/>
        </w:rPr>
        <w:t xml:space="preserve">Data Collection Methods, Assessments, Interventions and Schedule (what assessments performed, how often) </w:t>
      </w:r>
    </w:p>
    <w:p w14:paraId="6EADE0C9" w14:textId="67ABE2E0" w:rsidR="00383E51" w:rsidRPr="00C62B87" w:rsidRDefault="1721B945" w:rsidP="4038D2E3">
      <w:pPr>
        <w:pStyle w:val="ListParagraph"/>
        <w:numPr>
          <w:ilvl w:val="0"/>
          <w:numId w:val="3"/>
        </w:numPr>
        <w:spacing w:after="60"/>
        <w:rPr>
          <w:rFonts w:ascii="Arial" w:hAnsi="Arial" w:cs="Arial"/>
          <w:sz w:val="22"/>
          <w:szCs w:val="22"/>
        </w:rPr>
      </w:pPr>
      <w:r w:rsidRPr="00C62B87">
        <w:rPr>
          <w:rFonts w:ascii="Arial" w:hAnsi="Arial" w:cs="Arial"/>
          <w:sz w:val="22"/>
          <w:szCs w:val="22"/>
        </w:rPr>
        <w:t>Patients will be identified at each CORTICES institution using local term or code search engines</w:t>
      </w:r>
      <w:r w:rsidR="3FCC505A" w:rsidRPr="00C62B87">
        <w:rPr>
          <w:rFonts w:ascii="Arial" w:hAnsi="Arial" w:cs="Arial"/>
          <w:sz w:val="22"/>
          <w:szCs w:val="22"/>
        </w:rPr>
        <w:t xml:space="preserve"> depending on the institution</w:t>
      </w:r>
      <w:r w:rsidR="15B39D30" w:rsidRPr="00C62B87">
        <w:rPr>
          <w:rFonts w:ascii="Arial" w:hAnsi="Arial" w:cs="Arial"/>
          <w:sz w:val="22"/>
          <w:szCs w:val="22"/>
        </w:rPr>
        <w:t>’</w:t>
      </w:r>
      <w:r w:rsidR="3FCC505A" w:rsidRPr="00C62B87">
        <w:rPr>
          <w:rFonts w:ascii="Arial" w:hAnsi="Arial" w:cs="Arial"/>
          <w:sz w:val="22"/>
          <w:szCs w:val="22"/>
        </w:rPr>
        <w:t>s capabilities</w:t>
      </w:r>
      <w:r w:rsidRPr="00C62B87">
        <w:rPr>
          <w:rFonts w:ascii="Arial" w:hAnsi="Arial" w:cs="Arial"/>
          <w:sz w:val="22"/>
          <w:szCs w:val="22"/>
        </w:rPr>
        <w:t xml:space="preserve"> (EPIC se</w:t>
      </w:r>
      <w:r w:rsidR="1A2EF049" w:rsidRPr="00C62B87">
        <w:rPr>
          <w:rFonts w:ascii="Arial" w:hAnsi="Arial" w:cs="Arial"/>
          <w:sz w:val="22"/>
          <w:szCs w:val="22"/>
        </w:rPr>
        <w:t>arch</w:t>
      </w:r>
      <w:r w:rsidRPr="00C62B87">
        <w:rPr>
          <w:rFonts w:ascii="Arial" w:hAnsi="Arial" w:cs="Arial"/>
          <w:sz w:val="22"/>
          <w:szCs w:val="22"/>
        </w:rPr>
        <w:t>, CPT codes, ICD-9 or ICD-10</w:t>
      </w:r>
      <w:r w:rsidR="42F6249F" w:rsidRPr="00C62B87">
        <w:rPr>
          <w:rFonts w:ascii="Arial" w:hAnsi="Arial" w:cs="Arial"/>
          <w:sz w:val="22"/>
          <w:szCs w:val="22"/>
        </w:rPr>
        <w:t xml:space="preserve"> codes)</w:t>
      </w:r>
    </w:p>
    <w:p w14:paraId="311F147F" w14:textId="37F1283D" w:rsidR="00383E51" w:rsidRPr="00C62B87" w:rsidRDefault="7D64F582" w:rsidP="4038D2E3">
      <w:pPr>
        <w:pStyle w:val="ListParagraph"/>
        <w:numPr>
          <w:ilvl w:val="1"/>
          <w:numId w:val="3"/>
        </w:numPr>
        <w:spacing w:after="60"/>
        <w:rPr>
          <w:rFonts w:ascii="Arial" w:hAnsi="Arial" w:cs="Arial"/>
          <w:sz w:val="22"/>
          <w:szCs w:val="22"/>
        </w:rPr>
      </w:pPr>
      <w:r w:rsidRPr="00C62B87">
        <w:rPr>
          <w:rFonts w:ascii="Arial" w:hAnsi="Arial" w:cs="Arial"/>
          <w:sz w:val="22"/>
          <w:szCs w:val="22"/>
        </w:rPr>
        <w:t>ICD-10 Codes</w:t>
      </w:r>
      <w:r w:rsidR="00C62B87" w:rsidRPr="00C62B87">
        <w:rPr>
          <w:rFonts w:ascii="Arial" w:hAnsi="Arial" w:cs="Arial"/>
          <w:sz w:val="22"/>
          <w:szCs w:val="22"/>
        </w:rPr>
        <w:t xml:space="preserve"> [2015-Onwards]:</w:t>
      </w:r>
    </w:p>
    <w:p w14:paraId="25935849" w14:textId="19DA4D14" w:rsidR="00383E51" w:rsidRPr="00C62B87" w:rsidRDefault="584DA867" w:rsidP="4038D2E3">
      <w:pPr>
        <w:pStyle w:val="ListParagraph"/>
        <w:numPr>
          <w:ilvl w:val="2"/>
          <w:numId w:val="3"/>
        </w:numPr>
        <w:spacing w:after="60"/>
        <w:rPr>
          <w:rFonts w:ascii="Arial" w:hAnsi="Arial" w:cs="Arial"/>
          <w:sz w:val="22"/>
          <w:szCs w:val="22"/>
        </w:rPr>
      </w:pPr>
      <w:r w:rsidRPr="00C62B87">
        <w:rPr>
          <w:rFonts w:ascii="Arial" w:hAnsi="Arial" w:cs="Arial"/>
          <w:sz w:val="22"/>
          <w:szCs w:val="22"/>
        </w:rPr>
        <w:t>S22.0</w:t>
      </w:r>
      <w:r w:rsidR="5839D6B1" w:rsidRPr="00C62B87">
        <w:rPr>
          <w:rFonts w:ascii="Arial" w:hAnsi="Arial" w:cs="Arial"/>
          <w:sz w:val="22"/>
          <w:szCs w:val="22"/>
        </w:rPr>
        <w:t>: Fracture of Thoracic Vertebra</w:t>
      </w:r>
    </w:p>
    <w:p w14:paraId="41B08698" w14:textId="6616FCA8" w:rsidR="00383E51" w:rsidRPr="00C62B87" w:rsidRDefault="5839D6B1" w:rsidP="4038D2E3">
      <w:pPr>
        <w:pStyle w:val="ListParagraph"/>
        <w:numPr>
          <w:ilvl w:val="2"/>
          <w:numId w:val="3"/>
        </w:numPr>
        <w:spacing w:after="60"/>
        <w:rPr>
          <w:rFonts w:ascii="Arial" w:hAnsi="Arial" w:cs="Arial"/>
          <w:sz w:val="22"/>
          <w:szCs w:val="22"/>
        </w:rPr>
      </w:pPr>
      <w:r w:rsidRPr="00C62B87">
        <w:rPr>
          <w:rFonts w:ascii="Arial" w:hAnsi="Arial" w:cs="Arial"/>
          <w:sz w:val="22"/>
          <w:szCs w:val="22"/>
        </w:rPr>
        <w:lastRenderedPageBreak/>
        <w:t>S</w:t>
      </w:r>
      <w:r w:rsidR="3EEC22D8" w:rsidRPr="00C62B87">
        <w:rPr>
          <w:rFonts w:ascii="Arial" w:hAnsi="Arial" w:cs="Arial"/>
          <w:sz w:val="22"/>
          <w:szCs w:val="22"/>
        </w:rPr>
        <w:t>32.0: Fracture of Lumbar Vertebra</w:t>
      </w:r>
    </w:p>
    <w:p w14:paraId="25747CF6" w14:textId="7AFD82AE" w:rsidR="00C62B87" w:rsidRPr="00C62B87" w:rsidRDefault="00C62B87" w:rsidP="00C62B87">
      <w:pPr>
        <w:pStyle w:val="ListParagraph"/>
        <w:numPr>
          <w:ilvl w:val="2"/>
          <w:numId w:val="3"/>
        </w:numPr>
        <w:rPr>
          <w:rFonts w:ascii="Arial" w:hAnsi="Arial" w:cs="Arial"/>
          <w:sz w:val="22"/>
          <w:szCs w:val="22"/>
        </w:rPr>
      </w:pPr>
      <w:r w:rsidRPr="00C62B87">
        <w:rPr>
          <w:rFonts w:ascii="Arial" w:hAnsi="Arial" w:cs="Arial"/>
          <w:sz w:val="22"/>
          <w:szCs w:val="22"/>
        </w:rPr>
        <w:t>S24.1: Other and unspecified injuries of thoracic spinal cord (optional)</w:t>
      </w:r>
    </w:p>
    <w:p w14:paraId="7C39F7DB" w14:textId="5669E38F" w:rsidR="00C62B87" w:rsidRPr="00C62B87" w:rsidRDefault="00C62B87" w:rsidP="00C62B87">
      <w:pPr>
        <w:pStyle w:val="ListParagraph"/>
        <w:numPr>
          <w:ilvl w:val="2"/>
          <w:numId w:val="3"/>
        </w:numPr>
        <w:rPr>
          <w:rFonts w:ascii="Arial" w:hAnsi="Arial" w:cs="Arial"/>
          <w:sz w:val="22"/>
          <w:szCs w:val="22"/>
        </w:rPr>
      </w:pPr>
      <w:r w:rsidRPr="00C62B87">
        <w:rPr>
          <w:rFonts w:ascii="Arial" w:hAnsi="Arial" w:cs="Arial"/>
          <w:sz w:val="22"/>
          <w:szCs w:val="22"/>
        </w:rPr>
        <w:t>S34.1: Other and unspecified injury of lumbar and sacral spinal cord (optional)</w:t>
      </w:r>
    </w:p>
    <w:p w14:paraId="73A57367" w14:textId="098B16AA" w:rsidR="00383E51" w:rsidRPr="00C62B87" w:rsidRDefault="59B4D2B5" w:rsidP="4038D2E3">
      <w:pPr>
        <w:pStyle w:val="ListParagraph"/>
        <w:numPr>
          <w:ilvl w:val="1"/>
          <w:numId w:val="3"/>
        </w:numPr>
        <w:spacing w:after="60"/>
        <w:rPr>
          <w:rFonts w:ascii="Arial" w:hAnsi="Arial" w:cs="Arial"/>
          <w:sz w:val="22"/>
          <w:szCs w:val="22"/>
        </w:rPr>
      </w:pPr>
      <w:r w:rsidRPr="00C62B87">
        <w:rPr>
          <w:rFonts w:ascii="Arial" w:hAnsi="Arial" w:cs="Arial"/>
          <w:sz w:val="22"/>
          <w:szCs w:val="22"/>
        </w:rPr>
        <w:t>ICD-9 Codes</w:t>
      </w:r>
      <w:r w:rsidR="00C62B87" w:rsidRPr="00C62B87">
        <w:rPr>
          <w:rFonts w:ascii="Arial" w:hAnsi="Arial" w:cs="Arial"/>
          <w:sz w:val="22"/>
          <w:szCs w:val="22"/>
        </w:rPr>
        <w:t xml:space="preserve"> [Prior to 2015]:</w:t>
      </w:r>
    </w:p>
    <w:p w14:paraId="2CA42845" w14:textId="5B71C15F" w:rsidR="00C62B87" w:rsidRPr="00C62B87" w:rsidRDefault="7880884F"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805.2</w:t>
      </w:r>
      <w:r w:rsidR="00C62B87" w:rsidRPr="00C62B87">
        <w:rPr>
          <w:rFonts w:ascii="Arial" w:hAnsi="Arial" w:cs="Arial"/>
          <w:sz w:val="22"/>
          <w:szCs w:val="22"/>
        </w:rPr>
        <w:t>, 805.3, 805.4, 805.5</w:t>
      </w:r>
    </w:p>
    <w:p w14:paraId="64F97F8B" w14:textId="3623BEA4" w:rsidR="00383E51" w:rsidRPr="00C62B87" w:rsidRDefault="00C62B87" w:rsidP="4038D2E3">
      <w:pPr>
        <w:pStyle w:val="ListParagraph"/>
        <w:numPr>
          <w:ilvl w:val="2"/>
          <w:numId w:val="3"/>
        </w:numPr>
        <w:spacing w:after="60"/>
        <w:rPr>
          <w:rFonts w:ascii="Arial" w:hAnsi="Arial" w:cs="Arial"/>
          <w:sz w:val="22"/>
          <w:szCs w:val="22"/>
        </w:rPr>
      </w:pPr>
      <w:r w:rsidRPr="00C62B87">
        <w:rPr>
          <w:rFonts w:ascii="Arial" w:hAnsi="Arial" w:cs="Arial"/>
          <w:sz w:val="22"/>
          <w:szCs w:val="22"/>
        </w:rPr>
        <w:t>806.2, 806.3, 806.4, 806.5</w:t>
      </w:r>
    </w:p>
    <w:p w14:paraId="257BC0BB" w14:textId="482DE4F3" w:rsidR="00C62B87" w:rsidRPr="00C62B87" w:rsidRDefault="67B21FFD" w:rsidP="00C62B87">
      <w:pPr>
        <w:pStyle w:val="ListParagraph"/>
        <w:numPr>
          <w:ilvl w:val="1"/>
          <w:numId w:val="3"/>
        </w:numPr>
        <w:spacing w:after="60"/>
        <w:rPr>
          <w:rFonts w:ascii="Arial" w:hAnsi="Arial" w:cs="Arial"/>
        </w:rPr>
      </w:pPr>
      <w:r w:rsidRPr="00C62B87">
        <w:rPr>
          <w:rFonts w:ascii="Arial" w:hAnsi="Arial" w:cs="Arial"/>
          <w:sz w:val="22"/>
          <w:szCs w:val="22"/>
        </w:rPr>
        <w:t>CPT Codes:</w:t>
      </w:r>
    </w:p>
    <w:p w14:paraId="62759561"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22556</w:t>
      </w:r>
    </w:p>
    <w:p w14:paraId="53F08487"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22610</w:t>
      </w:r>
    </w:p>
    <w:p w14:paraId="4D190429"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22612</w:t>
      </w:r>
    </w:p>
    <w:p w14:paraId="53C17FEC"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22630</w:t>
      </w:r>
    </w:p>
    <w:p w14:paraId="41555135"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22633</w:t>
      </w:r>
    </w:p>
    <w:p w14:paraId="01193B3E"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22800</w:t>
      </w:r>
    </w:p>
    <w:p w14:paraId="40027CF6"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22802</w:t>
      </w:r>
    </w:p>
    <w:p w14:paraId="3A80AF21"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22804</w:t>
      </w:r>
    </w:p>
    <w:p w14:paraId="75CB480C"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22842</w:t>
      </w:r>
    </w:p>
    <w:p w14:paraId="1297E401"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22843</w:t>
      </w:r>
    </w:p>
    <w:p w14:paraId="6812C6B7"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22844</w:t>
      </w:r>
    </w:p>
    <w:p w14:paraId="335E37D8"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63003</w:t>
      </w:r>
    </w:p>
    <w:p w14:paraId="40911962"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63016</w:t>
      </w:r>
    </w:p>
    <w:p w14:paraId="19879C1F"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63042</w:t>
      </w:r>
    </w:p>
    <w:p w14:paraId="027D0ABC"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63046</w:t>
      </w:r>
    </w:p>
    <w:p w14:paraId="12118DFD"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63047</w:t>
      </w:r>
    </w:p>
    <w:p w14:paraId="4680E586"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63055</w:t>
      </w:r>
    </w:p>
    <w:p w14:paraId="59F22284"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63056</w:t>
      </w:r>
    </w:p>
    <w:p w14:paraId="3922FDD1" w14:textId="77777777"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63057</w:t>
      </w:r>
    </w:p>
    <w:p w14:paraId="35DBC4BC" w14:textId="0998CDB8" w:rsidR="00C62B87" w:rsidRPr="00C62B87" w:rsidRDefault="00C62B87" w:rsidP="00C62B87">
      <w:pPr>
        <w:pStyle w:val="ListParagraph"/>
        <w:numPr>
          <w:ilvl w:val="2"/>
          <w:numId w:val="3"/>
        </w:numPr>
        <w:spacing w:after="60"/>
        <w:rPr>
          <w:rFonts w:ascii="Arial" w:hAnsi="Arial" w:cs="Arial"/>
          <w:sz w:val="22"/>
          <w:szCs w:val="22"/>
        </w:rPr>
      </w:pPr>
      <w:r w:rsidRPr="00C62B87">
        <w:rPr>
          <w:rFonts w:ascii="Arial" w:hAnsi="Arial" w:cs="Arial"/>
          <w:sz w:val="22"/>
          <w:szCs w:val="22"/>
        </w:rPr>
        <w:t>63064</w:t>
      </w:r>
    </w:p>
    <w:p w14:paraId="4042F543" w14:textId="74F28D75" w:rsidR="00383E51" w:rsidRPr="00C62B87" w:rsidRDefault="1721B945" w:rsidP="4038D2E3">
      <w:pPr>
        <w:pStyle w:val="ListParagraph"/>
        <w:numPr>
          <w:ilvl w:val="0"/>
          <w:numId w:val="3"/>
        </w:numPr>
        <w:spacing w:after="60"/>
        <w:rPr>
          <w:rFonts w:ascii="Arial" w:hAnsi="Arial" w:cs="Arial"/>
          <w:sz w:val="22"/>
          <w:szCs w:val="22"/>
        </w:rPr>
      </w:pPr>
      <w:r w:rsidRPr="00C62B87">
        <w:rPr>
          <w:rFonts w:ascii="Arial" w:hAnsi="Arial" w:cs="Arial"/>
          <w:sz w:val="22"/>
          <w:szCs w:val="22"/>
        </w:rPr>
        <w:t>Each site w</w:t>
      </w:r>
      <w:r w:rsidR="7488A9BD" w:rsidRPr="00C62B87">
        <w:rPr>
          <w:rFonts w:ascii="Arial" w:hAnsi="Arial" w:cs="Arial"/>
          <w:sz w:val="22"/>
          <w:szCs w:val="22"/>
        </w:rPr>
        <w:t>ill</w:t>
      </w:r>
      <w:r w:rsidRPr="00C62B87">
        <w:rPr>
          <w:rFonts w:ascii="Arial" w:hAnsi="Arial" w:cs="Arial"/>
          <w:sz w:val="22"/>
          <w:szCs w:val="22"/>
        </w:rPr>
        <w:t xml:space="preserve"> retrospectively collect preoperative, surgical and postoperative information from charts and enter it directly into</w:t>
      </w:r>
      <w:r w:rsidR="3E79027A" w:rsidRPr="00C62B87">
        <w:rPr>
          <w:rFonts w:ascii="Arial" w:hAnsi="Arial" w:cs="Arial"/>
          <w:sz w:val="22"/>
          <w:szCs w:val="22"/>
        </w:rPr>
        <w:t xml:space="preserve"> our </w:t>
      </w:r>
      <w:r w:rsidRPr="00C62B87">
        <w:rPr>
          <w:rFonts w:ascii="Arial" w:hAnsi="Arial" w:cs="Arial"/>
          <w:sz w:val="22"/>
          <w:szCs w:val="22"/>
        </w:rPr>
        <w:t>BCH REDCap</w:t>
      </w:r>
    </w:p>
    <w:p w14:paraId="4C208168" w14:textId="7B9C4430" w:rsidR="75E1471C" w:rsidRPr="00C62B87" w:rsidRDefault="75E1471C" w:rsidP="4038D2E3">
      <w:pPr>
        <w:pStyle w:val="ListParagraph"/>
        <w:numPr>
          <w:ilvl w:val="0"/>
          <w:numId w:val="3"/>
        </w:numPr>
        <w:spacing w:after="60"/>
        <w:rPr>
          <w:rFonts w:ascii="Arial" w:hAnsi="Arial" w:cs="Arial"/>
          <w:sz w:val="22"/>
          <w:szCs w:val="22"/>
        </w:rPr>
      </w:pPr>
      <w:r w:rsidRPr="00C62B87">
        <w:rPr>
          <w:rFonts w:ascii="Arial" w:hAnsi="Arial" w:cs="Arial"/>
          <w:sz w:val="22"/>
          <w:szCs w:val="22"/>
        </w:rPr>
        <w:t xml:space="preserve">Data entry will be standardized with a Data Entry Guide and a Launch meeting to teach the coordinators and PIs </w:t>
      </w:r>
      <w:proofErr w:type="gramStart"/>
      <w:r w:rsidRPr="00C62B87">
        <w:rPr>
          <w:rFonts w:ascii="Arial" w:hAnsi="Arial" w:cs="Arial"/>
          <w:sz w:val="22"/>
          <w:szCs w:val="22"/>
        </w:rPr>
        <w:t>involved</w:t>
      </w:r>
      <w:proofErr w:type="gramEnd"/>
      <w:r w:rsidRPr="00C62B87">
        <w:rPr>
          <w:rFonts w:ascii="Arial" w:hAnsi="Arial" w:cs="Arial"/>
          <w:sz w:val="22"/>
          <w:szCs w:val="22"/>
        </w:rPr>
        <w:t xml:space="preserve"> proper data entry </w:t>
      </w:r>
    </w:p>
    <w:p w14:paraId="63C7D165" w14:textId="77777777" w:rsidR="00883246" w:rsidRPr="00C62B87" w:rsidRDefault="00883246" w:rsidP="4038D2E3">
      <w:pPr>
        <w:spacing w:after="60"/>
        <w:ind w:left="1440"/>
        <w:rPr>
          <w:rFonts w:ascii="Arial" w:hAnsi="Arial" w:cs="Arial"/>
          <w:sz w:val="22"/>
          <w:szCs w:val="22"/>
        </w:rPr>
      </w:pPr>
    </w:p>
    <w:p w14:paraId="03B90987" w14:textId="77777777" w:rsidR="008A56C5" w:rsidRPr="00C62B87" w:rsidRDefault="6163990A" w:rsidP="78C19C3D">
      <w:pPr>
        <w:spacing w:after="60"/>
        <w:ind w:left="720"/>
        <w:rPr>
          <w:rFonts w:ascii="Arial" w:hAnsi="Arial" w:cs="Arial"/>
          <w:b/>
          <w:bCs/>
          <w:sz w:val="22"/>
          <w:szCs w:val="22"/>
        </w:rPr>
      </w:pPr>
      <w:r w:rsidRPr="00C62B87">
        <w:rPr>
          <w:rFonts w:ascii="Arial" w:hAnsi="Arial" w:cs="Arial"/>
          <w:b/>
          <w:bCs/>
          <w:sz w:val="22"/>
          <w:szCs w:val="22"/>
        </w:rPr>
        <w:t>(6)</w:t>
      </w:r>
      <w:r w:rsidR="008A56C5" w:rsidRPr="00C62B87">
        <w:rPr>
          <w:rFonts w:ascii="Arial" w:hAnsi="Arial" w:cs="Arial"/>
        </w:rPr>
        <w:tab/>
      </w:r>
      <w:r w:rsidRPr="00C62B87">
        <w:rPr>
          <w:rFonts w:ascii="Arial" w:hAnsi="Arial" w:cs="Arial"/>
          <w:b/>
          <w:bCs/>
          <w:sz w:val="22"/>
          <w:szCs w:val="22"/>
        </w:rPr>
        <w:t>Study Timeline (as applicable)</w:t>
      </w:r>
    </w:p>
    <w:p w14:paraId="15AE38F3" w14:textId="5FE77BAD" w:rsidR="55196310" w:rsidRPr="00C62B87" w:rsidRDefault="55196310" w:rsidP="003B6B26">
      <w:pPr>
        <w:pStyle w:val="ListParagraph"/>
        <w:numPr>
          <w:ilvl w:val="0"/>
          <w:numId w:val="1"/>
        </w:numPr>
        <w:spacing w:after="60"/>
        <w:ind w:left="1890"/>
        <w:rPr>
          <w:rFonts w:ascii="Arial" w:hAnsi="Arial" w:cs="Arial"/>
          <w:sz w:val="22"/>
          <w:szCs w:val="22"/>
        </w:rPr>
      </w:pPr>
      <w:r w:rsidRPr="00C62B87">
        <w:rPr>
          <w:rFonts w:ascii="Arial" w:hAnsi="Arial" w:cs="Arial"/>
          <w:sz w:val="22"/>
          <w:szCs w:val="22"/>
        </w:rPr>
        <w:t xml:space="preserve">Research Committee Approval </w:t>
      </w:r>
    </w:p>
    <w:p w14:paraId="53BCBCE2" w14:textId="06B5829B" w:rsidR="00D53772" w:rsidRPr="00C62B87" w:rsidRDefault="58C9EB91" w:rsidP="003B6B26">
      <w:pPr>
        <w:pStyle w:val="ListParagraph"/>
        <w:numPr>
          <w:ilvl w:val="0"/>
          <w:numId w:val="1"/>
        </w:numPr>
        <w:spacing w:after="60"/>
        <w:ind w:left="1890"/>
        <w:rPr>
          <w:rFonts w:ascii="Arial" w:hAnsi="Arial" w:cs="Arial"/>
          <w:sz w:val="22"/>
          <w:szCs w:val="22"/>
        </w:rPr>
      </w:pPr>
      <w:r w:rsidRPr="00C62B87">
        <w:rPr>
          <w:rFonts w:ascii="Arial" w:hAnsi="Arial" w:cs="Arial"/>
          <w:sz w:val="22"/>
          <w:szCs w:val="22"/>
        </w:rPr>
        <w:t xml:space="preserve">Alpha Test to be conducted by BCH in </w:t>
      </w:r>
      <w:r w:rsidR="006F2017">
        <w:rPr>
          <w:rFonts w:ascii="Arial" w:hAnsi="Arial" w:cs="Arial"/>
          <w:sz w:val="22"/>
          <w:szCs w:val="22"/>
        </w:rPr>
        <w:t>November 2025 – February 2025</w:t>
      </w:r>
    </w:p>
    <w:p w14:paraId="734CFBC2" w14:textId="14510E1D" w:rsidR="00D53772" w:rsidRPr="00C62B87" w:rsidRDefault="58C9EB91" w:rsidP="003B6B26">
      <w:pPr>
        <w:pStyle w:val="ListParagraph"/>
        <w:numPr>
          <w:ilvl w:val="1"/>
          <w:numId w:val="1"/>
        </w:numPr>
        <w:spacing w:after="60"/>
        <w:ind w:left="2430"/>
        <w:rPr>
          <w:rFonts w:ascii="Arial" w:hAnsi="Arial" w:cs="Arial"/>
          <w:sz w:val="22"/>
          <w:szCs w:val="22"/>
        </w:rPr>
      </w:pPr>
      <w:r w:rsidRPr="00C62B87">
        <w:rPr>
          <w:rFonts w:ascii="Arial" w:hAnsi="Arial" w:cs="Arial"/>
          <w:sz w:val="22"/>
          <w:szCs w:val="22"/>
        </w:rPr>
        <w:t xml:space="preserve">Beta Test </w:t>
      </w:r>
      <w:r w:rsidR="7FF70808" w:rsidRPr="00C62B87">
        <w:rPr>
          <w:rFonts w:ascii="Arial" w:hAnsi="Arial" w:cs="Arial"/>
          <w:sz w:val="22"/>
          <w:szCs w:val="22"/>
        </w:rPr>
        <w:t>e</w:t>
      </w:r>
      <w:r w:rsidR="238D5C05" w:rsidRPr="00C62B87">
        <w:rPr>
          <w:rFonts w:ascii="Arial" w:hAnsi="Arial" w:cs="Arial"/>
          <w:sz w:val="22"/>
          <w:szCs w:val="22"/>
        </w:rPr>
        <w:t xml:space="preserve">stimated start </w:t>
      </w:r>
      <w:r w:rsidR="006F2017">
        <w:rPr>
          <w:rFonts w:ascii="Arial" w:hAnsi="Arial" w:cs="Arial"/>
          <w:sz w:val="22"/>
          <w:szCs w:val="22"/>
        </w:rPr>
        <w:t>February 2026</w:t>
      </w:r>
    </w:p>
    <w:p w14:paraId="6B50E1CB" w14:textId="368A6D0C" w:rsidR="00D53772" w:rsidRPr="00C62B87" w:rsidRDefault="238D5C05" w:rsidP="003B6B26">
      <w:pPr>
        <w:pStyle w:val="ListParagraph"/>
        <w:numPr>
          <w:ilvl w:val="1"/>
          <w:numId w:val="1"/>
        </w:numPr>
        <w:spacing w:after="60"/>
        <w:ind w:left="2430"/>
        <w:rPr>
          <w:rFonts w:ascii="Arial" w:hAnsi="Arial" w:cs="Arial"/>
          <w:sz w:val="22"/>
          <w:szCs w:val="22"/>
        </w:rPr>
      </w:pPr>
      <w:r w:rsidRPr="00C62B87">
        <w:rPr>
          <w:rFonts w:ascii="Arial" w:hAnsi="Arial" w:cs="Arial"/>
          <w:sz w:val="22"/>
          <w:szCs w:val="22"/>
        </w:rPr>
        <w:t>To be Launched to 5 CORTICES beta sites and presented to CORTICES members at POSNA 202</w:t>
      </w:r>
      <w:r w:rsidR="006F2017">
        <w:rPr>
          <w:rFonts w:ascii="Arial" w:hAnsi="Arial" w:cs="Arial"/>
          <w:sz w:val="22"/>
          <w:szCs w:val="22"/>
        </w:rPr>
        <w:t>6</w:t>
      </w:r>
      <w:r w:rsidRPr="00C62B87">
        <w:rPr>
          <w:rFonts w:ascii="Arial" w:hAnsi="Arial" w:cs="Arial"/>
          <w:sz w:val="22"/>
          <w:szCs w:val="22"/>
        </w:rPr>
        <w:t xml:space="preserve"> Las Vegas in May for review</w:t>
      </w:r>
    </w:p>
    <w:p w14:paraId="1276D4EF" w14:textId="7003296F" w:rsidR="00D53772" w:rsidRPr="00C62B87" w:rsidRDefault="238D5C05" w:rsidP="003B6B26">
      <w:pPr>
        <w:pStyle w:val="ListParagraph"/>
        <w:numPr>
          <w:ilvl w:val="0"/>
          <w:numId w:val="1"/>
        </w:numPr>
        <w:spacing w:after="60" w:line="259" w:lineRule="auto"/>
        <w:ind w:left="1890"/>
        <w:rPr>
          <w:rFonts w:ascii="Arial" w:hAnsi="Arial" w:cs="Arial"/>
          <w:sz w:val="22"/>
          <w:szCs w:val="22"/>
        </w:rPr>
      </w:pPr>
      <w:r w:rsidRPr="00C62B87">
        <w:rPr>
          <w:rFonts w:ascii="Arial" w:hAnsi="Arial" w:cs="Arial"/>
          <w:sz w:val="22"/>
          <w:szCs w:val="22"/>
        </w:rPr>
        <w:t xml:space="preserve">Upon </w:t>
      </w:r>
      <w:r w:rsidR="1C61C9D3" w:rsidRPr="00C62B87">
        <w:rPr>
          <w:rFonts w:ascii="Arial" w:hAnsi="Arial" w:cs="Arial"/>
          <w:sz w:val="22"/>
          <w:szCs w:val="22"/>
        </w:rPr>
        <w:t xml:space="preserve">modifications of </w:t>
      </w:r>
      <w:r w:rsidR="7C865A40" w:rsidRPr="00C62B87">
        <w:rPr>
          <w:rFonts w:ascii="Arial" w:hAnsi="Arial" w:cs="Arial"/>
          <w:sz w:val="22"/>
          <w:szCs w:val="22"/>
        </w:rPr>
        <w:t>study from POSNA comments,</w:t>
      </w:r>
      <w:r w:rsidR="1C61C9D3" w:rsidRPr="00C62B87">
        <w:rPr>
          <w:rFonts w:ascii="Arial" w:hAnsi="Arial" w:cs="Arial"/>
          <w:sz w:val="22"/>
          <w:szCs w:val="22"/>
        </w:rPr>
        <w:t xml:space="preserve"> a Full Launch with all Study sites will be conducted </w:t>
      </w:r>
      <w:r w:rsidR="7D4072FD" w:rsidRPr="00C62B87">
        <w:rPr>
          <w:rFonts w:ascii="Arial" w:hAnsi="Arial" w:cs="Arial"/>
          <w:sz w:val="22"/>
          <w:szCs w:val="22"/>
        </w:rPr>
        <w:t>in May/June of 202</w:t>
      </w:r>
      <w:r w:rsidR="006F2017">
        <w:rPr>
          <w:rFonts w:ascii="Arial" w:hAnsi="Arial" w:cs="Arial"/>
          <w:sz w:val="22"/>
          <w:szCs w:val="22"/>
        </w:rPr>
        <w:t>6</w:t>
      </w:r>
    </w:p>
    <w:p w14:paraId="3C78C313" w14:textId="3A0753E9" w:rsidR="00D53772" w:rsidRPr="00C62B87" w:rsidRDefault="7D4072FD" w:rsidP="003B6B26">
      <w:pPr>
        <w:pStyle w:val="ListParagraph"/>
        <w:numPr>
          <w:ilvl w:val="0"/>
          <w:numId w:val="1"/>
        </w:numPr>
        <w:spacing w:after="60" w:line="259" w:lineRule="auto"/>
        <w:ind w:left="1890"/>
        <w:rPr>
          <w:rFonts w:ascii="Arial" w:hAnsi="Arial" w:cs="Arial"/>
          <w:sz w:val="22"/>
          <w:szCs w:val="22"/>
        </w:rPr>
      </w:pPr>
      <w:r w:rsidRPr="00C62B87">
        <w:rPr>
          <w:rFonts w:ascii="Arial" w:hAnsi="Arial" w:cs="Arial"/>
          <w:sz w:val="22"/>
          <w:szCs w:val="22"/>
        </w:rPr>
        <w:t>August/September 202</w:t>
      </w:r>
      <w:r w:rsidR="006F2017">
        <w:rPr>
          <w:rFonts w:ascii="Arial" w:hAnsi="Arial" w:cs="Arial"/>
          <w:sz w:val="22"/>
          <w:szCs w:val="22"/>
        </w:rPr>
        <w:t>6</w:t>
      </w:r>
      <w:r w:rsidRPr="00C62B87">
        <w:rPr>
          <w:rFonts w:ascii="Arial" w:hAnsi="Arial" w:cs="Arial"/>
          <w:sz w:val="22"/>
          <w:szCs w:val="22"/>
        </w:rPr>
        <w:t xml:space="preserve">: Data Cleaning will occur </w:t>
      </w:r>
    </w:p>
    <w:p w14:paraId="4D22052E" w14:textId="774B2935" w:rsidR="00D53772" w:rsidRPr="00C62B87" w:rsidRDefault="7D4072FD" w:rsidP="003B6B26">
      <w:pPr>
        <w:pStyle w:val="ListParagraph"/>
        <w:numPr>
          <w:ilvl w:val="0"/>
          <w:numId w:val="1"/>
        </w:numPr>
        <w:spacing w:after="60" w:line="259" w:lineRule="auto"/>
        <w:ind w:left="1890"/>
        <w:rPr>
          <w:rFonts w:ascii="Arial" w:hAnsi="Arial" w:cs="Arial"/>
          <w:sz w:val="22"/>
          <w:szCs w:val="22"/>
        </w:rPr>
      </w:pPr>
      <w:r w:rsidRPr="00C62B87">
        <w:rPr>
          <w:rFonts w:ascii="Arial" w:hAnsi="Arial" w:cs="Arial"/>
          <w:sz w:val="22"/>
          <w:szCs w:val="22"/>
        </w:rPr>
        <w:t>October 202</w:t>
      </w:r>
      <w:r w:rsidR="006F2017">
        <w:rPr>
          <w:rFonts w:ascii="Arial" w:hAnsi="Arial" w:cs="Arial"/>
          <w:sz w:val="22"/>
          <w:szCs w:val="22"/>
        </w:rPr>
        <w:t>6</w:t>
      </w:r>
      <w:r w:rsidRPr="00C62B87">
        <w:rPr>
          <w:rFonts w:ascii="Arial" w:hAnsi="Arial" w:cs="Arial"/>
          <w:sz w:val="22"/>
          <w:szCs w:val="22"/>
        </w:rPr>
        <w:t>: Statistician will conduct analysis with the Data Analysis Plan</w:t>
      </w:r>
    </w:p>
    <w:p w14:paraId="1A57EFF9" w14:textId="4B243FB2" w:rsidR="00D53772" w:rsidRPr="00C62B87" w:rsidRDefault="7D4072FD" w:rsidP="003B6B26">
      <w:pPr>
        <w:pStyle w:val="ListParagraph"/>
        <w:numPr>
          <w:ilvl w:val="0"/>
          <w:numId w:val="1"/>
        </w:numPr>
        <w:spacing w:after="60" w:line="259" w:lineRule="auto"/>
        <w:ind w:left="1890"/>
        <w:rPr>
          <w:rFonts w:ascii="Arial" w:hAnsi="Arial" w:cs="Arial"/>
          <w:sz w:val="22"/>
          <w:szCs w:val="22"/>
        </w:rPr>
      </w:pPr>
      <w:r w:rsidRPr="00C62B87">
        <w:rPr>
          <w:rFonts w:ascii="Arial" w:hAnsi="Arial" w:cs="Arial"/>
          <w:sz w:val="22"/>
          <w:szCs w:val="22"/>
        </w:rPr>
        <w:t>November 202</w:t>
      </w:r>
      <w:r w:rsidR="006F2017">
        <w:rPr>
          <w:rFonts w:ascii="Arial" w:hAnsi="Arial" w:cs="Arial"/>
          <w:sz w:val="22"/>
          <w:szCs w:val="22"/>
        </w:rPr>
        <w:t>6</w:t>
      </w:r>
      <w:r w:rsidRPr="00C62B87">
        <w:rPr>
          <w:rFonts w:ascii="Arial" w:hAnsi="Arial" w:cs="Arial"/>
          <w:sz w:val="22"/>
          <w:szCs w:val="22"/>
        </w:rPr>
        <w:t>: Manuscript writing will begin</w:t>
      </w:r>
    </w:p>
    <w:p w14:paraId="25E53A75" w14:textId="77777777" w:rsidR="006F2017" w:rsidRDefault="006F2017" w:rsidP="006F2017">
      <w:pPr>
        <w:pStyle w:val="ListParagraph"/>
        <w:spacing w:after="60"/>
        <w:ind w:left="360"/>
        <w:rPr>
          <w:rFonts w:ascii="Arial" w:hAnsi="Arial" w:cs="Arial"/>
          <w:b/>
          <w:sz w:val="22"/>
          <w:szCs w:val="22"/>
        </w:rPr>
      </w:pPr>
    </w:p>
    <w:p w14:paraId="3A9DD1D7" w14:textId="41E5BF35" w:rsidR="00B76973" w:rsidRPr="00C62B87" w:rsidRDefault="00B76973" w:rsidP="00F57167">
      <w:pPr>
        <w:pStyle w:val="ListParagraph"/>
        <w:numPr>
          <w:ilvl w:val="0"/>
          <w:numId w:val="19"/>
        </w:numPr>
        <w:spacing w:after="60"/>
        <w:ind w:left="360"/>
        <w:rPr>
          <w:rFonts w:ascii="Arial" w:hAnsi="Arial" w:cs="Arial"/>
          <w:b/>
          <w:sz w:val="22"/>
          <w:szCs w:val="22"/>
        </w:rPr>
      </w:pPr>
      <w:r w:rsidRPr="00C62B87">
        <w:rPr>
          <w:rFonts w:ascii="Arial" w:hAnsi="Arial" w:cs="Arial"/>
          <w:b/>
          <w:sz w:val="22"/>
          <w:szCs w:val="22"/>
        </w:rPr>
        <w:t xml:space="preserve">Data Management Methods </w:t>
      </w:r>
    </w:p>
    <w:p w14:paraId="5387E94A" w14:textId="77777777" w:rsidR="00CF4954" w:rsidRPr="00C62B87" w:rsidRDefault="000717C2" w:rsidP="00C008E3">
      <w:pPr>
        <w:ind w:left="360"/>
        <w:rPr>
          <w:rFonts w:ascii="Arial" w:hAnsi="Arial" w:cs="Arial"/>
          <w:sz w:val="22"/>
          <w:szCs w:val="22"/>
        </w:rPr>
      </w:pPr>
      <w:r w:rsidRPr="00C62B87">
        <w:rPr>
          <w:rFonts w:ascii="Arial" w:hAnsi="Arial" w:cs="Arial"/>
          <w:sz w:val="22"/>
          <w:szCs w:val="22"/>
        </w:rPr>
        <w:lastRenderedPageBreak/>
        <w:t>Where will data be entered</w:t>
      </w:r>
      <w:r w:rsidR="00AA164B" w:rsidRPr="00C62B87">
        <w:rPr>
          <w:rFonts w:ascii="Arial" w:hAnsi="Arial" w:cs="Arial"/>
          <w:sz w:val="22"/>
          <w:szCs w:val="22"/>
        </w:rPr>
        <w:t xml:space="preserve"> and </w:t>
      </w:r>
      <w:r w:rsidRPr="00C62B87">
        <w:rPr>
          <w:rFonts w:ascii="Arial" w:hAnsi="Arial" w:cs="Arial"/>
          <w:sz w:val="22"/>
          <w:szCs w:val="22"/>
        </w:rPr>
        <w:t>stored?</w:t>
      </w:r>
      <w:r w:rsidR="00381B54" w:rsidRPr="00C62B87">
        <w:rPr>
          <w:rFonts w:ascii="Arial" w:hAnsi="Arial" w:cs="Arial"/>
          <w:sz w:val="22"/>
          <w:szCs w:val="22"/>
        </w:rPr>
        <w:t xml:space="preserve"> </w:t>
      </w:r>
      <w:r w:rsidR="00CF4954" w:rsidRPr="00C62B87">
        <w:rPr>
          <w:rFonts w:ascii="Arial" w:hAnsi="Arial" w:cs="Arial"/>
          <w:sz w:val="22"/>
          <w:szCs w:val="22"/>
        </w:rPr>
        <w:t xml:space="preserve"> </w:t>
      </w:r>
      <w:r w:rsidR="00CF4954" w:rsidRPr="00C62B87">
        <w:rPr>
          <w:rFonts w:ascii="Arial" w:hAnsi="Arial" w:cs="Arial"/>
          <w:i/>
          <w:sz w:val="22"/>
          <w:szCs w:val="22"/>
        </w:rPr>
        <w:t>Check all that apply</w:t>
      </w:r>
      <w:r w:rsidR="0099070C" w:rsidRPr="00C62B87">
        <w:rPr>
          <w:rFonts w:ascii="Arial" w:hAnsi="Arial" w:cs="Arial"/>
          <w:i/>
          <w:sz w:val="22"/>
          <w:szCs w:val="22"/>
        </w:rPr>
        <w:t>.</w:t>
      </w:r>
    </w:p>
    <w:p w14:paraId="200DA0F7" w14:textId="63F158F3" w:rsidR="000717C2" w:rsidRPr="00C62B87" w:rsidRDefault="00847D76" w:rsidP="00904F9C">
      <w:pPr>
        <w:ind w:firstLine="720"/>
        <w:rPr>
          <w:rFonts w:ascii="Arial" w:hAnsi="Arial" w:cs="Arial"/>
          <w:sz w:val="22"/>
          <w:szCs w:val="22"/>
        </w:rPr>
      </w:pPr>
      <w:sdt>
        <w:sdtPr>
          <w:rPr>
            <w:rFonts w:ascii="Arial" w:hAnsi="Arial" w:cs="Arial"/>
            <w:sz w:val="22"/>
            <w:szCs w:val="22"/>
          </w:rPr>
          <w:id w:val="2011023024"/>
          <w14:checkbox>
            <w14:checked w14:val="1"/>
            <w14:checkedState w14:val="2612" w14:font="MS Gothic"/>
            <w14:uncheckedState w14:val="2610" w14:font="MS Gothic"/>
          </w14:checkbox>
        </w:sdtPr>
        <w:sdtEndPr/>
        <w:sdtContent>
          <w:r w:rsidR="007C2726" w:rsidRPr="00C62B87">
            <w:rPr>
              <w:rFonts w:ascii="Segoe UI Symbol" w:eastAsia="MS Gothic" w:hAnsi="Segoe UI Symbol" w:cs="Segoe UI Symbol"/>
              <w:sz w:val="22"/>
              <w:szCs w:val="22"/>
            </w:rPr>
            <w:t>☒</w:t>
          </w:r>
        </w:sdtContent>
      </w:sdt>
      <w:r w:rsidR="00B5790E" w:rsidRPr="00C62B87">
        <w:rPr>
          <w:rFonts w:ascii="Arial" w:hAnsi="Arial" w:cs="Arial"/>
          <w:sz w:val="22"/>
          <w:szCs w:val="22"/>
        </w:rPr>
        <w:t xml:space="preserve">  </w:t>
      </w:r>
      <w:r w:rsidR="00857BE1" w:rsidRPr="00C62B87">
        <w:rPr>
          <w:rFonts w:ascii="Arial" w:hAnsi="Arial" w:cs="Arial"/>
          <w:sz w:val="22"/>
          <w:szCs w:val="22"/>
        </w:rPr>
        <w:t>REDCap</w:t>
      </w:r>
      <w:r w:rsidR="00CF4954" w:rsidRPr="00C62B87">
        <w:rPr>
          <w:rFonts w:ascii="Arial" w:hAnsi="Arial" w:cs="Arial"/>
          <w:sz w:val="22"/>
          <w:szCs w:val="22"/>
        </w:rPr>
        <w:t xml:space="preserve">  </w:t>
      </w:r>
      <w:sdt>
        <w:sdtPr>
          <w:rPr>
            <w:rFonts w:ascii="Arial" w:hAnsi="Arial" w:cs="Arial"/>
            <w:sz w:val="22"/>
            <w:szCs w:val="22"/>
          </w:rPr>
          <w:id w:val="100068861"/>
          <w14:checkbox>
            <w14:checked w14:val="0"/>
            <w14:checkedState w14:val="2612" w14:font="MS Gothic"/>
            <w14:uncheckedState w14:val="2610" w14:font="MS Gothic"/>
          </w14:checkbox>
        </w:sdtPr>
        <w:sdtEndPr/>
        <w:sdtContent>
          <w:r w:rsidR="00B5790E" w:rsidRPr="00C62B87">
            <w:rPr>
              <w:rFonts w:ascii="Segoe UI Symbol" w:eastAsia="MS Gothic" w:hAnsi="Segoe UI Symbol" w:cs="Segoe UI Symbol"/>
              <w:sz w:val="22"/>
              <w:szCs w:val="22"/>
            </w:rPr>
            <w:t>☐</w:t>
          </w:r>
        </w:sdtContent>
      </w:sdt>
      <w:r w:rsidR="00857BE1" w:rsidRPr="00C62B87">
        <w:rPr>
          <w:rFonts w:ascii="Arial" w:hAnsi="Arial" w:cs="Arial"/>
          <w:sz w:val="22"/>
          <w:szCs w:val="22"/>
        </w:rPr>
        <w:t xml:space="preserve"> </w:t>
      </w:r>
      <w:r w:rsidR="00CF4954" w:rsidRPr="00C62B87">
        <w:rPr>
          <w:rFonts w:ascii="Arial" w:hAnsi="Arial" w:cs="Arial"/>
          <w:sz w:val="22"/>
          <w:szCs w:val="22"/>
        </w:rPr>
        <w:t xml:space="preserve">Excel  </w:t>
      </w:r>
      <w:sdt>
        <w:sdtPr>
          <w:rPr>
            <w:rFonts w:ascii="Arial" w:hAnsi="Arial" w:cs="Arial"/>
            <w:sz w:val="22"/>
            <w:szCs w:val="22"/>
          </w:rPr>
          <w:id w:val="-761523242"/>
          <w14:checkbox>
            <w14:checked w14:val="0"/>
            <w14:checkedState w14:val="2612" w14:font="MS Gothic"/>
            <w14:uncheckedState w14:val="2610" w14:font="MS Gothic"/>
          </w14:checkbox>
        </w:sdtPr>
        <w:sdtEndPr/>
        <w:sdtContent>
          <w:r w:rsidR="00B5790E" w:rsidRPr="00C62B87">
            <w:rPr>
              <w:rFonts w:ascii="Segoe UI Symbol" w:eastAsia="MS Gothic" w:hAnsi="Segoe UI Symbol" w:cs="Segoe UI Symbol"/>
              <w:sz w:val="22"/>
              <w:szCs w:val="22"/>
            </w:rPr>
            <w:t>☐</w:t>
          </w:r>
        </w:sdtContent>
      </w:sdt>
      <w:r w:rsidR="00604E88" w:rsidRPr="00C62B87">
        <w:rPr>
          <w:rFonts w:ascii="Arial" w:hAnsi="Arial" w:cs="Arial"/>
          <w:sz w:val="22"/>
          <w:szCs w:val="22"/>
        </w:rPr>
        <w:t xml:space="preserve"> Other, specify:</w:t>
      </w:r>
    </w:p>
    <w:p w14:paraId="45E4D87B" w14:textId="77777777" w:rsidR="00604E88" w:rsidRPr="00C62B87" w:rsidRDefault="00604E88" w:rsidP="00904F9C">
      <w:pPr>
        <w:ind w:firstLine="720"/>
        <w:rPr>
          <w:rFonts w:ascii="Arial" w:hAnsi="Arial" w:cs="Arial"/>
          <w:i/>
          <w:sz w:val="22"/>
          <w:szCs w:val="22"/>
        </w:rPr>
      </w:pPr>
      <w:r w:rsidRPr="00C62B87">
        <w:rPr>
          <w:rFonts w:ascii="Arial" w:hAnsi="Arial" w:cs="Arial"/>
          <w:sz w:val="22"/>
          <w:szCs w:val="22"/>
        </w:rPr>
        <w:tab/>
      </w:r>
      <w:r w:rsidRPr="00C62B87">
        <w:rPr>
          <w:rFonts w:ascii="Arial" w:hAnsi="Arial" w:cs="Arial"/>
          <w:i/>
          <w:sz w:val="22"/>
          <w:szCs w:val="22"/>
        </w:rPr>
        <w:t>If multiple checked, please specify why:</w:t>
      </w:r>
    </w:p>
    <w:p w14:paraId="7751BBB9" w14:textId="5338A1EB" w:rsidR="000E7DE0" w:rsidRPr="00C62B87" w:rsidRDefault="00CF4954" w:rsidP="00C008E3">
      <w:pPr>
        <w:ind w:left="360"/>
        <w:rPr>
          <w:rFonts w:ascii="Arial" w:hAnsi="Arial" w:cs="Arial"/>
          <w:sz w:val="22"/>
          <w:szCs w:val="22"/>
        </w:rPr>
      </w:pPr>
      <w:r w:rsidRPr="00C62B87">
        <w:rPr>
          <w:rFonts w:ascii="Arial" w:hAnsi="Arial" w:cs="Arial"/>
          <w:sz w:val="22"/>
          <w:szCs w:val="22"/>
        </w:rPr>
        <w:t>W</w:t>
      </w:r>
      <w:r w:rsidR="00E37D4C" w:rsidRPr="00C62B87">
        <w:rPr>
          <w:rFonts w:ascii="Arial" w:hAnsi="Arial" w:cs="Arial"/>
          <w:sz w:val="22"/>
          <w:szCs w:val="22"/>
        </w:rPr>
        <w:t xml:space="preserve">ill </w:t>
      </w:r>
      <w:r w:rsidRPr="00C62B87">
        <w:rPr>
          <w:rFonts w:ascii="Arial" w:hAnsi="Arial" w:cs="Arial"/>
          <w:sz w:val="22"/>
          <w:szCs w:val="22"/>
        </w:rPr>
        <w:t xml:space="preserve">anyone outside BCH </w:t>
      </w:r>
      <w:r w:rsidR="00E37D4C" w:rsidRPr="00C62B87">
        <w:rPr>
          <w:rFonts w:ascii="Arial" w:hAnsi="Arial" w:cs="Arial"/>
          <w:sz w:val="22"/>
          <w:szCs w:val="22"/>
        </w:rPr>
        <w:t>need</w:t>
      </w:r>
      <w:r w:rsidR="000E7DE0" w:rsidRPr="00C62B87">
        <w:rPr>
          <w:rFonts w:ascii="Arial" w:hAnsi="Arial" w:cs="Arial"/>
          <w:sz w:val="22"/>
          <w:szCs w:val="22"/>
        </w:rPr>
        <w:t xml:space="preserve"> access</w:t>
      </w:r>
      <w:r w:rsidR="0099070C" w:rsidRPr="00C62B87">
        <w:rPr>
          <w:rFonts w:ascii="Arial" w:hAnsi="Arial" w:cs="Arial"/>
          <w:sz w:val="22"/>
          <w:szCs w:val="22"/>
        </w:rPr>
        <w:t xml:space="preserve"> to REDCap</w:t>
      </w:r>
      <w:r w:rsidR="000E7DE0" w:rsidRPr="00C62B87">
        <w:rPr>
          <w:rFonts w:ascii="Arial" w:hAnsi="Arial" w:cs="Arial"/>
          <w:sz w:val="22"/>
          <w:szCs w:val="22"/>
        </w:rPr>
        <w:t>?</w:t>
      </w:r>
      <w:r w:rsidRPr="00C62B87">
        <w:rPr>
          <w:rFonts w:ascii="Arial" w:hAnsi="Arial" w:cs="Arial"/>
          <w:sz w:val="22"/>
          <w:szCs w:val="22"/>
        </w:rPr>
        <w:t xml:space="preserve"> </w:t>
      </w:r>
      <w:sdt>
        <w:sdtPr>
          <w:rPr>
            <w:rFonts w:ascii="Arial" w:hAnsi="Arial" w:cs="Arial"/>
            <w:sz w:val="22"/>
            <w:szCs w:val="22"/>
          </w:rPr>
          <w:id w:val="-1847015722"/>
          <w14:checkbox>
            <w14:checked w14:val="1"/>
            <w14:checkedState w14:val="2612" w14:font="MS Gothic"/>
            <w14:uncheckedState w14:val="2610" w14:font="MS Gothic"/>
          </w14:checkbox>
        </w:sdtPr>
        <w:sdtEndPr/>
        <w:sdtContent>
          <w:r w:rsidR="007C2726" w:rsidRPr="00C62B87">
            <w:rPr>
              <w:rFonts w:ascii="Segoe UI Symbol" w:eastAsia="MS Gothic" w:hAnsi="Segoe UI Symbol" w:cs="Segoe UI Symbol"/>
              <w:sz w:val="22"/>
              <w:szCs w:val="22"/>
            </w:rPr>
            <w:t>☒</w:t>
          </w:r>
        </w:sdtContent>
      </w:sdt>
      <w:r w:rsidRPr="00C62B87">
        <w:rPr>
          <w:rFonts w:ascii="Arial" w:hAnsi="Arial" w:cs="Arial"/>
          <w:sz w:val="22"/>
          <w:szCs w:val="22"/>
        </w:rPr>
        <w:t xml:space="preserve"> Yes </w:t>
      </w:r>
      <w:r w:rsidR="0099070C" w:rsidRPr="00C62B87">
        <w:rPr>
          <w:rFonts w:ascii="Arial" w:hAnsi="Arial" w:cs="Arial"/>
          <w:sz w:val="22"/>
          <w:szCs w:val="22"/>
        </w:rPr>
        <w:t xml:space="preserve">  </w:t>
      </w:r>
      <w:r w:rsidRPr="00C62B87">
        <w:rPr>
          <w:rFonts w:ascii="Arial" w:hAnsi="Arial" w:cs="Arial"/>
          <w:sz w:val="22"/>
          <w:szCs w:val="22"/>
        </w:rPr>
        <w:t xml:space="preserve"> </w:t>
      </w:r>
      <w:sdt>
        <w:sdtPr>
          <w:rPr>
            <w:rFonts w:ascii="Arial" w:hAnsi="Arial" w:cs="Arial"/>
            <w:sz w:val="22"/>
            <w:szCs w:val="22"/>
          </w:rPr>
          <w:id w:val="-615212397"/>
          <w14:checkbox>
            <w14:checked w14:val="0"/>
            <w14:checkedState w14:val="2612" w14:font="MS Gothic"/>
            <w14:uncheckedState w14:val="2610" w14:font="MS Gothic"/>
          </w14:checkbox>
        </w:sdtPr>
        <w:sdtEndPr/>
        <w:sdtContent>
          <w:r w:rsidR="006D6818" w:rsidRPr="00C62B87">
            <w:rPr>
              <w:rFonts w:ascii="Segoe UI Symbol" w:eastAsia="MS Gothic" w:hAnsi="Segoe UI Symbol" w:cs="Segoe UI Symbol"/>
              <w:sz w:val="22"/>
              <w:szCs w:val="22"/>
            </w:rPr>
            <w:t>☐</w:t>
          </w:r>
        </w:sdtContent>
      </w:sdt>
      <w:r w:rsidRPr="00C62B87">
        <w:rPr>
          <w:rFonts w:ascii="Arial" w:hAnsi="Arial" w:cs="Arial"/>
          <w:sz w:val="22"/>
          <w:szCs w:val="22"/>
        </w:rPr>
        <w:t xml:space="preserve"> No</w:t>
      </w:r>
      <w:r w:rsidR="0099070C" w:rsidRPr="00C62B87">
        <w:rPr>
          <w:rFonts w:ascii="Arial" w:hAnsi="Arial" w:cs="Arial"/>
          <w:sz w:val="22"/>
          <w:szCs w:val="22"/>
        </w:rPr>
        <w:t xml:space="preserve">  </w:t>
      </w:r>
      <w:r w:rsidRPr="00C62B87">
        <w:rPr>
          <w:rFonts w:ascii="Arial" w:hAnsi="Arial" w:cs="Arial"/>
          <w:sz w:val="22"/>
          <w:szCs w:val="22"/>
        </w:rPr>
        <w:t xml:space="preserve">  </w:t>
      </w:r>
      <w:sdt>
        <w:sdtPr>
          <w:rPr>
            <w:rFonts w:ascii="Arial" w:hAnsi="Arial" w:cs="Arial"/>
            <w:sz w:val="22"/>
            <w:szCs w:val="22"/>
          </w:rPr>
          <w:id w:val="1935089171"/>
          <w14:checkbox>
            <w14:checked w14:val="0"/>
            <w14:checkedState w14:val="2612" w14:font="MS Gothic"/>
            <w14:uncheckedState w14:val="2610" w14:font="MS Gothic"/>
          </w14:checkbox>
        </w:sdtPr>
        <w:sdtEndPr/>
        <w:sdtContent>
          <w:r w:rsidR="00B5790E" w:rsidRPr="00C62B87">
            <w:rPr>
              <w:rFonts w:ascii="Segoe UI Symbol" w:eastAsia="MS Gothic" w:hAnsi="Segoe UI Symbol" w:cs="Segoe UI Symbol"/>
              <w:sz w:val="22"/>
              <w:szCs w:val="22"/>
            </w:rPr>
            <w:t>☐</w:t>
          </w:r>
        </w:sdtContent>
      </w:sdt>
      <w:r w:rsidR="0099070C" w:rsidRPr="00C62B87">
        <w:rPr>
          <w:rFonts w:ascii="Arial" w:hAnsi="Arial" w:cs="Arial"/>
          <w:sz w:val="22"/>
          <w:szCs w:val="22"/>
        </w:rPr>
        <w:t xml:space="preserve"> N/A  </w:t>
      </w:r>
    </w:p>
    <w:p w14:paraId="159BAEA2" w14:textId="2D803B02" w:rsidR="00E65A25" w:rsidRPr="00C62B87" w:rsidRDefault="000D1EAC" w:rsidP="000D1EAC">
      <w:pPr>
        <w:tabs>
          <w:tab w:val="left" w:pos="8515"/>
        </w:tabs>
        <w:rPr>
          <w:rFonts w:ascii="Arial" w:hAnsi="Arial" w:cs="Arial"/>
          <w:sz w:val="22"/>
          <w:szCs w:val="22"/>
        </w:rPr>
      </w:pPr>
      <w:r w:rsidRPr="00C62B87">
        <w:rPr>
          <w:rFonts w:ascii="Arial" w:hAnsi="Arial" w:cs="Arial"/>
          <w:sz w:val="22"/>
          <w:szCs w:val="22"/>
        </w:rPr>
        <w:tab/>
      </w:r>
    </w:p>
    <w:p w14:paraId="10872B3C" w14:textId="77777777" w:rsidR="008A56C5" w:rsidRPr="00C62B87" w:rsidRDefault="6163990A" w:rsidP="78C19C3D">
      <w:pPr>
        <w:pStyle w:val="ListParagraph"/>
        <w:numPr>
          <w:ilvl w:val="0"/>
          <w:numId w:val="19"/>
        </w:numPr>
        <w:spacing w:after="60"/>
        <w:ind w:left="360"/>
        <w:rPr>
          <w:rFonts w:ascii="Arial" w:hAnsi="Arial" w:cs="Arial"/>
          <w:b/>
          <w:bCs/>
          <w:sz w:val="22"/>
          <w:szCs w:val="22"/>
        </w:rPr>
      </w:pPr>
      <w:r w:rsidRPr="00C62B87">
        <w:rPr>
          <w:rFonts w:ascii="Arial" w:hAnsi="Arial" w:cs="Arial"/>
          <w:b/>
          <w:bCs/>
          <w:sz w:val="22"/>
          <w:szCs w:val="22"/>
        </w:rPr>
        <w:t>Quality Control Method</w:t>
      </w:r>
    </w:p>
    <w:p w14:paraId="42B12933" w14:textId="392BAD6E" w:rsidR="00D53772" w:rsidRPr="00C62B87" w:rsidRDefault="075A1B91" w:rsidP="4038D2E3">
      <w:pPr>
        <w:spacing w:after="60"/>
        <w:ind w:left="360"/>
        <w:rPr>
          <w:rFonts w:ascii="Arial" w:eastAsia="Arial" w:hAnsi="Arial" w:cs="Arial"/>
          <w:sz w:val="22"/>
          <w:szCs w:val="22"/>
        </w:rPr>
      </w:pPr>
      <w:r w:rsidRPr="00C62B87">
        <w:rPr>
          <w:rFonts w:ascii="Arial" w:eastAsia="Arial" w:hAnsi="Arial" w:cs="Arial"/>
          <w:sz w:val="22"/>
          <w:szCs w:val="22"/>
        </w:rPr>
        <w:t xml:space="preserve">To minimize the risk of loss of patient data and maintain data according to institutional guidelines, we will use REDCap™ as the primary receptacle of our data management. REDCap™ is a secure software toolset and workflow methodology for electronic collection and management of research data. Real-time validation rules (with automated data type and range checks) at the time of entry will be incorporated by the BCH team at the time of project development. </w:t>
      </w:r>
    </w:p>
    <w:p w14:paraId="204F1058" w14:textId="3FD3E993" w:rsidR="00D53772" w:rsidRPr="00C62B87" w:rsidRDefault="075A1B91" w:rsidP="4038D2E3">
      <w:pPr>
        <w:ind w:left="360"/>
        <w:rPr>
          <w:rFonts w:ascii="Arial" w:hAnsi="Arial" w:cs="Arial"/>
        </w:rPr>
      </w:pPr>
      <w:r w:rsidRPr="00C62B87">
        <w:rPr>
          <w:rFonts w:ascii="Arial" w:eastAsia="Arial" w:hAnsi="Arial" w:cs="Arial"/>
          <w:sz w:val="22"/>
          <w:szCs w:val="22"/>
        </w:rPr>
        <w:t xml:space="preserve"> </w:t>
      </w:r>
    </w:p>
    <w:p w14:paraId="0AFE6125" w14:textId="287BAC2B" w:rsidR="00D53772" w:rsidRPr="00C62B87" w:rsidRDefault="075A1B91" w:rsidP="4038D2E3">
      <w:pPr>
        <w:spacing w:after="60"/>
        <w:ind w:left="360"/>
        <w:rPr>
          <w:rFonts w:ascii="Arial" w:eastAsia="Arial" w:hAnsi="Arial" w:cs="Arial"/>
          <w:sz w:val="22"/>
          <w:szCs w:val="22"/>
        </w:rPr>
      </w:pPr>
      <w:r w:rsidRPr="00C62B87">
        <w:rPr>
          <w:rFonts w:ascii="Arial" w:eastAsia="Arial" w:hAnsi="Arial" w:cs="Arial"/>
          <w:sz w:val="22"/>
          <w:szCs w:val="22"/>
        </w:rPr>
        <w:t>Access to the REDCap ™ database will be set during the creation of the project assigning access to only members specified in the CORTICES Registry IRB protocol (BCH: IRB-P00036058) and participating institutions after local IRB and DUA requirements are met and verified by the BCH team. In addition, data collected will be recorded in such a manner (coded) that subjects will not be directly identified. The key code will be stored in a password-protected computer file only accessible to research personnel at each internal CORTICES site. All data entered into REDCap will have their own assigned unique study ID per patient and each institution will have a two-digit prefix unique to their site. Information about study subjects will be kept confidential and managed according to the requirements of the Health Insurance Portability and Accountability Act of 1996 (HIPAA).</w:t>
      </w:r>
    </w:p>
    <w:p w14:paraId="3C1664C2" w14:textId="182FD549" w:rsidR="00D53772" w:rsidRPr="00C62B87" w:rsidRDefault="075A1B91" w:rsidP="4038D2E3">
      <w:pPr>
        <w:ind w:left="360"/>
        <w:rPr>
          <w:rFonts w:ascii="Arial" w:hAnsi="Arial" w:cs="Arial"/>
        </w:rPr>
      </w:pPr>
      <w:r w:rsidRPr="00C62B87">
        <w:rPr>
          <w:rFonts w:ascii="Arial" w:eastAsia="Arial" w:hAnsi="Arial" w:cs="Arial"/>
          <w:sz w:val="22"/>
          <w:szCs w:val="22"/>
        </w:rPr>
        <w:t xml:space="preserve"> </w:t>
      </w:r>
    </w:p>
    <w:p w14:paraId="3D25A330" w14:textId="6E58C161" w:rsidR="00D53772" w:rsidRPr="00C62B87" w:rsidRDefault="075A1B91" w:rsidP="4038D2E3">
      <w:pPr>
        <w:spacing w:after="60"/>
        <w:ind w:left="360"/>
        <w:rPr>
          <w:rFonts w:ascii="Arial" w:eastAsia="Arial" w:hAnsi="Arial" w:cs="Arial"/>
          <w:sz w:val="22"/>
          <w:szCs w:val="22"/>
        </w:rPr>
      </w:pPr>
      <w:r w:rsidRPr="00C62B87">
        <w:rPr>
          <w:rFonts w:ascii="Arial" w:eastAsia="Arial" w:hAnsi="Arial" w:cs="Arial"/>
          <w:sz w:val="22"/>
          <w:szCs w:val="22"/>
        </w:rPr>
        <w:t xml:space="preserve">To ensure standardized data entry across sites the team proposing the study will create and share a “data entry guide” document outlining variable definitions and measurement guidelines. All participating sites are responsible for their own data collection and entry into REDCap using proper methods. </w:t>
      </w:r>
    </w:p>
    <w:p w14:paraId="70E24256" w14:textId="40FD37CA" w:rsidR="00D53772" w:rsidRPr="00C62B87" w:rsidRDefault="075A1B91" w:rsidP="4038D2E3">
      <w:pPr>
        <w:ind w:left="360"/>
        <w:rPr>
          <w:rFonts w:ascii="Arial" w:hAnsi="Arial" w:cs="Arial"/>
        </w:rPr>
      </w:pPr>
      <w:r w:rsidRPr="00C62B87">
        <w:rPr>
          <w:rFonts w:ascii="Arial" w:eastAsia="Arial" w:hAnsi="Arial" w:cs="Arial"/>
          <w:sz w:val="22"/>
          <w:szCs w:val="22"/>
        </w:rPr>
        <w:t xml:space="preserve"> </w:t>
      </w:r>
    </w:p>
    <w:p w14:paraId="1C3DA22F" w14:textId="1FAC6A32" w:rsidR="00D53772" w:rsidRPr="00C62B87" w:rsidRDefault="075A1B91" w:rsidP="007775AA">
      <w:pPr>
        <w:spacing w:after="60"/>
        <w:ind w:left="360"/>
        <w:rPr>
          <w:rFonts w:ascii="Arial" w:eastAsia="Arial" w:hAnsi="Arial" w:cs="Arial"/>
          <w:sz w:val="22"/>
          <w:szCs w:val="22"/>
        </w:rPr>
      </w:pPr>
      <w:r w:rsidRPr="00C62B87">
        <w:rPr>
          <w:rFonts w:ascii="Arial" w:eastAsia="Arial" w:hAnsi="Arial" w:cs="Arial"/>
          <w:sz w:val="22"/>
          <w:szCs w:val="22"/>
        </w:rPr>
        <w:t>A</w:t>
      </w:r>
      <w:r w:rsidR="16872620" w:rsidRPr="00C62B87">
        <w:rPr>
          <w:rFonts w:ascii="Arial" w:eastAsia="Arial" w:hAnsi="Arial" w:cs="Arial"/>
          <w:sz w:val="22"/>
          <w:szCs w:val="22"/>
        </w:rPr>
        <w:t>n ‘alpha testing”</w:t>
      </w:r>
      <w:r w:rsidRPr="00C62B87">
        <w:rPr>
          <w:rFonts w:ascii="Arial" w:eastAsia="Arial" w:hAnsi="Arial" w:cs="Arial"/>
          <w:sz w:val="22"/>
          <w:szCs w:val="22"/>
        </w:rPr>
        <w:t xml:space="preserve"> </w:t>
      </w:r>
      <w:r w:rsidR="0708DD3B" w:rsidRPr="00C62B87">
        <w:rPr>
          <w:rFonts w:ascii="Arial" w:eastAsia="Arial" w:hAnsi="Arial" w:cs="Arial"/>
          <w:sz w:val="22"/>
          <w:szCs w:val="22"/>
        </w:rPr>
        <w:t>will be conducted by the proposing institution using th</w:t>
      </w:r>
      <w:r w:rsidR="00C04C2F" w:rsidRPr="00C62B87">
        <w:rPr>
          <w:rFonts w:ascii="Arial" w:eastAsia="Arial" w:hAnsi="Arial" w:cs="Arial"/>
          <w:sz w:val="22"/>
          <w:szCs w:val="22"/>
        </w:rPr>
        <w:t>e</w:t>
      </w:r>
      <w:r w:rsidR="0708DD3B" w:rsidRPr="00C62B87">
        <w:rPr>
          <w:rFonts w:ascii="Arial" w:eastAsia="Arial" w:hAnsi="Arial" w:cs="Arial"/>
          <w:sz w:val="22"/>
          <w:szCs w:val="22"/>
        </w:rPr>
        <w:t xml:space="preserve">ir own patients. A </w:t>
      </w:r>
      <w:r w:rsidRPr="00C62B87">
        <w:rPr>
          <w:rFonts w:ascii="Arial" w:eastAsia="Arial" w:hAnsi="Arial" w:cs="Arial"/>
          <w:sz w:val="22"/>
          <w:szCs w:val="22"/>
        </w:rPr>
        <w:t xml:space="preserve">“beta testing” period with 3-5 institutions (including BCH) will be conducted in order to test REDCap project features such as branching logic, detect errors, and change any variable option before rolling out the study to all sites. Any data entered at the end of the testing period will have to be modified or cleaned according to the latest and final version of the codebook approved by the lead team at BCH and the team proposing the study. </w:t>
      </w:r>
    </w:p>
    <w:p w14:paraId="43B62017" w14:textId="4ADB7925" w:rsidR="00D53772" w:rsidRPr="00C62B87" w:rsidRDefault="075A1B91" w:rsidP="4038D2E3">
      <w:pPr>
        <w:ind w:left="360"/>
        <w:rPr>
          <w:rFonts w:ascii="Arial" w:hAnsi="Arial" w:cs="Arial"/>
        </w:rPr>
      </w:pPr>
      <w:r w:rsidRPr="00C62B87">
        <w:rPr>
          <w:rFonts w:ascii="Arial" w:eastAsia="Arial" w:hAnsi="Arial" w:cs="Arial"/>
          <w:sz w:val="22"/>
          <w:szCs w:val="22"/>
        </w:rPr>
        <w:t xml:space="preserve"> </w:t>
      </w:r>
    </w:p>
    <w:p w14:paraId="0939A892" w14:textId="0730A012" w:rsidR="00D53772" w:rsidRPr="00C62B87" w:rsidRDefault="075A1B91" w:rsidP="4038D2E3">
      <w:pPr>
        <w:spacing w:after="60"/>
        <w:ind w:left="360"/>
        <w:rPr>
          <w:rFonts w:ascii="Arial" w:eastAsia="Arial" w:hAnsi="Arial" w:cs="Arial"/>
          <w:sz w:val="22"/>
          <w:szCs w:val="22"/>
        </w:rPr>
      </w:pPr>
      <w:r w:rsidRPr="00C62B87">
        <w:rPr>
          <w:rFonts w:ascii="Arial" w:eastAsia="Arial" w:hAnsi="Arial" w:cs="Arial"/>
          <w:sz w:val="22"/>
          <w:szCs w:val="22"/>
        </w:rPr>
        <w:t xml:space="preserve">After data entry has been finalized, the research team at BCH will generate individual data cleaning sheets that will be shared to each participating institution to address any missing data point or questionable entry. Each site will have </w:t>
      </w:r>
      <w:r w:rsidR="14141BF3" w:rsidRPr="00C62B87">
        <w:rPr>
          <w:rFonts w:ascii="Arial" w:eastAsia="Arial" w:hAnsi="Arial" w:cs="Arial"/>
          <w:sz w:val="22"/>
          <w:szCs w:val="22"/>
        </w:rPr>
        <w:t>up to 4</w:t>
      </w:r>
      <w:r w:rsidRPr="00C62B87">
        <w:rPr>
          <w:rFonts w:ascii="Arial" w:eastAsia="Arial" w:hAnsi="Arial" w:cs="Arial"/>
          <w:sz w:val="22"/>
          <w:szCs w:val="22"/>
        </w:rPr>
        <w:t xml:space="preserve"> weeks to </w:t>
      </w:r>
      <w:proofErr w:type="gramStart"/>
      <w:r w:rsidRPr="00C62B87">
        <w:rPr>
          <w:rFonts w:ascii="Arial" w:eastAsia="Arial" w:hAnsi="Arial" w:cs="Arial"/>
          <w:sz w:val="22"/>
          <w:szCs w:val="22"/>
        </w:rPr>
        <w:t>clean</w:t>
      </w:r>
      <w:proofErr w:type="gramEnd"/>
      <w:r w:rsidRPr="00C62B87">
        <w:rPr>
          <w:rFonts w:ascii="Arial" w:eastAsia="Arial" w:hAnsi="Arial" w:cs="Arial"/>
          <w:sz w:val="22"/>
          <w:szCs w:val="22"/>
        </w:rPr>
        <w:t xml:space="preserve"> their data queries in order to be added to the final dataset for analysis.  </w:t>
      </w:r>
    </w:p>
    <w:p w14:paraId="18C2419B" w14:textId="56C6350E" w:rsidR="00D53772" w:rsidRPr="00C62B87" w:rsidRDefault="075A1B91" w:rsidP="4038D2E3">
      <w:pPr>
        <w:ind w:left="360"/>
        <w:rPr>
          <w:rFonts w:ascii="Arial" w:hAnsi="Arial" w:cs="Arial"/>
        </w:rPr>
      </w:pPr>
      <w:r w:rsidRPr="00C62B87">
        <w:rPr>
          <w:rFonts w:ascii="Arial" w:eastAsia="Arial" w:hAnsi="Arial" w:cs="Arial"/>
          <w:sz w:val="22"/>
          <w:szCs w:val="22"/>
        </w:rPr>
        <w:t xml:space="preserve"> </w:t>
      </w:r>
    </w:p>
    <w:p w14:paraId="2C9260FC" w14:textId="2984E0D3" w:rsidR="00D53772" w:rsidRPr="00C62B87" w:rsidRDefault="075A1B91" w:rsidP="4038D2E3">
      <w:pPr>
        <w:spacing w:after="60"/>
        <w:ind w:left="360"/>
        <w:rPr>
          <w:rFonts w:ascii="Arial" w:eastAsia="Arial" w:hAnsi="Arial" w:cs="Arial"/>
          <w:sz w:val="22"/>
          <w:szCs w:val="22"/>
        </w:rPr>
      </w:pPr>
      <w:r w:rsidRPr="00C62B87">
        <w:rPr>
          <w:rFonts w:ascii="Arial" w:eastAsia="Arial" w:hAnsi="Arial" w:cs="Arial"/>
          <w:sz w:val="22"/>
          <w:szCs w:val="22"/>
        </w:rPr>
        <w:t xml:space="preserve">If the analysis </w:t>
      </w:r>
      <w:proofErr w:type="gramStart"/>
      <w:r w:rsidRPr="00C62B87">
        <w:rPr>
          <w:rFonts w:ascii="Arial" w:eastAsia="Arial" w:hAnsi="Arial" w:cs="Arial"/>
          <w:sz w:val="22"/>
          <w:szCs w:val="22"/>
        </w:rPr>
        <w:t>will be</w:t>
      </w:r>
      <w:proofErr w:type="gramEnd"/>
      <w:r w:rsidRPr="00C62B87">
        <w:rPr>
          <w:rFonts w:ascii="Arial" w:eastAsia="Arial" w:hAnsi="Arial" w:cs="Arial"/>
          <w:sz w:val="22"/>
          <w:szCs w:val="22"/>
        </w:rPr>
        <w:t xml:space="preserve"> performed by BCH’s statistician, it will be required to have a Data Analysis Plan document mapping variables and requested tables and graphs prior to analysis. BCH will be in charge of generating the dataset for the BCH statistician or sending the data securely for analysis to other statistician from a CORTICES participating institution.</w:t>
      </w:r>
    </w:p>
    <w:p w14:paraId="069F6244" w14:textId="77777777" w:rsidR="00CD6758" w:rsidRPr="00C62B87" w:rsidRDefault="00CD6758" w:rsidP="000D1EAC">
      <w:pPr>
        <w:ind w:left="360"/>
        <w:rPr>
          <w:rFonts w:ascii="Arial" w:hAnsi="Arial" w:cs="Arial"/>
          <w:sz w:val="22"/>
          <w:szCs w:val="22"/>
        </w:rPr>
      </w:pPr>
    </w:p>
    <w:p w14:paraId="2B897F74" w14:textId="77777777" w:rsidR="00B76973" w:rsidRPr="00C62B87" w:rsidRDefault="00B76973" w:rsidP="00F57167">
      <w:pPr>
        <w:pStyle w:val="ListParagraph"/>
        <w:numPr>
          <w:ilvl w:val="0"/>
          <w:numId w:val="19"/>
        </w:numPr>
        <w:spacing w:after="60"/>
        <w:ind w:left="360"/>
        <w:rPr>
          <w:rFonts w:ascii="Arial" w:hAnsi="Arial" w:cs="Arial"/>
          <w:b/>
          <w:sz w:val="22"/>
          <w:szCs w:val="22"/>
        </w:rPr>
      </w:pPr>
      <w:r w:rsidRPr="00C62B87">
        <w:rPr>
          <w:rFonts w:ascii="Arial" w:hAnsi="Arial" w:cs="Arial"/>
          <w:b/>
          <w:sz w:val="22"/>
          <w:szCs w:val="22"/>
        </w:rPr>
        <w:t xml:space="preserve">Data Analysis Plan </w:t>
      </w:r>
      <w:r w:rsidR="0099070C" w:rsidRPr="00C62B87">
        <w:rPr>
          <w:rFonts w:ascii="Arial" w:hAnsi="Arial" w:cs="Arial"/>
          <w:i/>
          <w:sz w:val="22"/>
          <w:szCs w:val="22"/>
          <w:highlight w:val="yellow"/>
        </w:rPr>
        <w:t>(Statistician should write this section)</w:t>
      </w:r>
    </w:p>
    <w:p w14:paraId="54EB5A2F" w14:textId="5C3E319E" w:rsidR="00E65A25" w:rsidRPr="00C62B87" w:rsidRDefault="00552B77" w:rsidP="00BE6042">
      <w:pPr>
        <w:ind w:left="360"/>
        <w:rPr>
          <w:rFonts w:ascii="Arial" w:hAnsi="Arial" w:cs="Arial"/>
          <w:sz w:val="22"/>
          <w:szCs w:val="22"/>
        </w:rPr>
      </w:pPr>
      <w:r w:rsidRPr="00C62B87">
        <w:rPr>
          <w:rFonts w:ascii="Arial" w:hAnsi="Arial" w:cs="Arial"/>
          <w:sz w:val="22"/>
          <w:szCs w:val="22"/>
        </w:rPr>
        <w:t>Injury and treatment characteristics will be summarized for the cohort. Intraoperative outcomes including EBL, neuromonitoring changes, and durotomy will be stratified for the most frequent fracture patterns as well as by treatment intervention variants. For secondary aims, the proportion of cases that required reoperation will be estimated along with a 95% confidence intervals. The proportions of primary complications will be summarized and compared across fracture pattern and treatment variant groups via multivariable logistic regression analysis. Lastly, injury and treatment characteristics will be stratified and compared across regions, as well as across surgeon specialties. Multivariable binomial and multinomial logistic models will be considered in the presence of confounding factors.</w:t>
      </w:r>
    </w:p>
    <w:p w14:paraId="63EF9D21" w14:textId="77777777" w:rsidR="000E7DE0" w:rsidRPr="00C62B87" w:rsidRDefault="000E7DE0" w:rsidP="000D1EAC">
      <w:pPr>
        <w:ind w:left="360"/>
        <w:rPr>
          <w:rFonts w:ascii="Arial" w:hAnsi="Arial" w:cs="Arial"/>
          <w:sz w:val="22"/>
          <w:szCs w:val="22"/>
        </w:rPr>
      </w:pPr>
    </w:p>
    <w:p w14:paraId="7A6BF5F1" w14:textId="77777777" w:rsidR="00B76973" w:rsidRPr="00C62B87" w:rsidRDefault="00B76973" w:rsidP="00F57167">
      <w:pPr>
        <w:pStyle w:val="ListParagraph"/>
        <w:numPr>
          <w:ilvl w:val="0"/>
          <w:numId w:val="19"/>
        </w:numPr>
        <w:spacing w:after="60"/>
        <w:ind w:left="360"/>
        <w:rPr>
          <w:rFonts w:ascii="Arial" w:hAnsi="Arial" w:cs="Arial"/>
          <w:b/>
          <w:sz w:val="22"/>
          <w:szCs w:val="22"/>
        </w:rPr>
      </w:pPr>
      <w:r w:rsidRPr="00C62B87">
        <w:rPr>
          <w:rFonts w:ascii="Arial" w:hAnsi="Arial" w:cs="Arial"/>
          <w:b/>
          <w:sz w:val="22"/>
          <w:szCs w:val="22"/>
        </w:rPr>
        <w:t xml:space="preserve">Statistical Power and Sample </w:t>
      </w:r>
      <w:r w:rsidR="000320FF" w:rsidRPr="00C62B87">
        <w:rPr>
          <w:rFonts w:ascii="Arial" w:hAnsi="Arial" w:cs="Arial"/>
          <w:b/>
          <w:sz w:val="22"/>
          <w:szCs w:val="22"/>
        </w:rPr>
        <w:t xml:space="preserve">Size </w:t>
      </w:r>
      <w:r w:rsidR="0099070C" w:rsidRPr="00C62B87">
        <w:rPr>
          <w:rFonts w:ascii="Arial" w:hAnsi="Arial" w:cs="Arial"/>
          <w:b/>
          <w:sz w:val="22"/>
          <w:szCs w:val="22"/>
        </w:rPr>
        <w:t xml:space="preserve">Considerations </w:t>
      </w:r>
      <w:r w:rsidR="0099070C" w:rsidRPr="00C62B87">
        <w:rPr>
          <w:rFonts w:ascii="Arial" w:hAnsi="Arial" w:cs="Arial"/>
          <w:i/>
          <w:sz w:val="22"/>
          <w:szCs w:val="22"/>
          <w:highlight w:val="yellow"/>
        </w:rPr>
        <w:t>(Statistician should write this section)</w:t>
      </w:r>
    </w:p>
    <w:p w14:paraId="203EC273" w14:textId="0B86E61A" w:rsidR="005820C7" w:rsidRPr="00C62B87" w:rsidRDefault="008B0AB7" w:rsidP="00BE6042">
      <w:pPr>
        <w:ind w:left="360"/>
        <w:rPr>
          <w:rFonts w:ascii="Arial" w:hAnsi="Arial" w:cs="Arial"/>
          <w:sz w:val="22"/>
          <w:szCs w:val="22"/>
        </w:rPr>
      </w:pPr>
      <w:r w:rsidRPr="00C62B87">
        <w:rPr>
          <w:rFonts w:ascii="Arial" w:hAnsi="Arial" w:cs="Arial"/>
          <w:sz w:val="22"/>
          <w:szCs w:val="22"/>
        </w:rPr>
        <w:lastRenderedPageBreak/>
        <w:t xml:space="preserve">Preliminary assessment across sites indicates that we expect approximately 400 patients </w:t>
      </w:r>
      <w:r w:rsidR="00C04C2F" w:rsidRPr="00C62B87">
        <w:rPr>
          <w:rFonts w:ascii="Arial" w:hAnsi="Arial" w:cs="Arial"/>
          <w:sz w:val="22"/>
          <w:szCs w:val="22"/>
        </w:rPr>
        <w:t xml:space="preserve">across all sites with TL fracture over the study period. </w:t>
      </w:r>
      <w:r w:rsidR="005820C7" w:rsidRPr="00C62B87">
        <w:rPr>
          <w:rFonts w:ascii="Arial" w:hAnsi="Arial" w:cs="Arial"/>
          <w:sz w:val="22"/>
          <w:szCs w:val="22"/>
        </w:rPr>
        <w:t xml:space="preserve">Depending on actual frequency of each AO spine class, approximately 100 patients per primary classification (A B, C) would provide precision around estimates to within 5% of the true value. In addition, the </w:t>
      </w:r>
      <w:proofErr w:type="gramStart"/>
      <w:r w:rsidR="005820C7" w:rsidRPr="00C62B87">
        <w:rPr>
          <w:rFonts w:ascii="Arial" w:hAnsi="Arial" w:cs="Arial"/>
          <w:sz w:val="22"/>
          <w:szCs w:val="22"/>
        </w:rPr>
        <w:t>total sample</w:t>
      </w:r>
      <w:proofErr w:type="gramEnd"/>
      <w:r w:rsidR="005820C7" w:rsidRPr="00C62B87">
        <w:rPr>
          <w:rFonts w:ascii="Arial" w:hAnsi="Arial" w:cs="Arial"/>
          <w:sz w:val="22"/>
          <w:szCs w:val="22"/>
        </w:rPr>
        <w:t xml:space="preserve"> size of 400 will provide ample power for primary and secondary analyses including bivariate comparisons and multivariable analyses with up to 20 covariates. </w:t>
      </w:r>
    </w:p>
    <w:p w14:paraId="645DFF00" w14:textId="77777777" w:rsidR="0099070C" w:rsidRPr="00C62B87" w:rsidRDefault="0099070C" w:rsidP="000D1EAC">
      <w:pPr>
        <w:ind w:left="360"/>
        <w:rPr>
          <w:rFonts w:ascii="Arial" w:hAnsi="Arial" w:cs="Arial"/>
          <w:sz w:val="22"/>
          <w:szCs w:val="22"/>
        </w:rPr>
      </w:pPr>
    </w:p>
    <w:p w14:paraId="050C7D5E" w14:textId="77777777" w:rsidR="00B76973" w:rsidRPr="00C62B87" w:rsidRDefault="00B76973" w:rsidP="00F57167">
      <w:pPr>
        <w:pStyle w:val="ListParagraph"/>
        <w:numPr>
          <w:ilvl w:val="0"/>
          <w:numId w:val="19"/>
        </w:numPr>
        <w:spacing w:after="60"/>
        <w:ind w:left="360"/>
        <w:rPr>
          <w:rFonts w:ascii="Arial" w:hAnsi="Arial" w:cs="Arial"/>
          <w:b/>
          <w:sz w:val="22"/>
          <w:szCs w:val="22"/>
        </w:rPr>
      </w:pPr>
      <w:r w:rsidRPr="00C62B87">
        <w:rPr>
          <w:rFonts w:ascii="Arial" w:hAnsi="Arial" w:cs="Arial"/>
          <w:b/>
          <w:sz w:val="22"/>
          <w:szCs w:val="22"/>
        </w:rPr>
        <w:t xml:space="preserve">Study Organization </w:t>
      </w:r>
    </w:p>
    <w:p w14:paraId="4B3234DF" w14:textId="4B78EC13" w:rsidR="00CF4954" w:rsidRPr="00C62B87" w:rsidRDefault="4AAE015C" w:rsidP="00F57167">
      <w:pPr>
        <w:spacing w:after="60"/>
        <w:ind w:left="360"/>
        <w:rPr>
          <w:rFonts w:ascii="Arial" w:hAnsi="Arial" w:cs="Arial"/>
          <w:sz w:val="22"/>
          <w:szCs w:val="22"/>
        </w:rPr>
      </w:pPr>
      <w:r w:rsidRPr="00C62B87">
        <w:rPr>
          <w:rFonts w:ascii="Arial" w:hAnsi="Arial" w:cs="Arial"/>
          <w:sz w:val="22"/>
          <w:szCs w:val="22"/>
        </w:rPr>
        <w:t xml:space="preserve">CORTICES </w:t>
      </w:r>
      <w:r w:rsidR="6198ACD0" w:rsidRPr="00C62B87">
        <w:rPr>
          <w:rFonts w:ascii="Arial" w:hAnsi="Arial" w:cs="Arial"/>
          <w:sz w:val="22"/>
          <w:szCs w:val="22"/>
        </w:rPr>
        <w:t xml:space="preserve">PI: </w:t>
      </w:r>
      <w:r w:rsidR="4F5D8C30" w:rsidRPr="00C62B87">
        <w:rPr>
          <w:rFonts w:ascii="Arial" w:hAnsi="Arial" w:cs="Arial"/>
          <w:sz w:val="22"/>
          <w:szCs w:val="22"/>
        </w:rPr>
        <w:t>Daniel Hedequist</w:t>
      </w:r>
      <w:r w:rsidR="4810283F" w:rsidRPr="00C62B87">
        <w:rPr>
          <w:rFonts w:ascii="Arial" w:hAnsi="Arial" w:cs="Arial"/>
          <w:sz w:val="22"/>
          <w:szCs w:val="22"/>
        </w:rPr>
        <w:t xml:space="preserve"> MD &amp; Craig Birch MD</w:t>
      </w:r>
    </w:p>
    <w:p w14:paraId="602331EA" w14:textId="54B0090C" w:rsidR="00AA164B" w:rsidRPr="00C62B87" w:rsidRDefault="4AAE015C" w:rsidP="00F57167">
      <w:pPr>
        <w:spacing w:after="60"/>
        <w:ind w:left="360"/>
        <w:rPr>
          <w:rFonts w:ascii="Arial" w:hAnsi="Arial" w:cs="Arial"/>
          <w:sz w:val="22"/>
          <w:szCs w:val="22"/>
        </w:rPr>
      </w:pPr>
      <w:r w:rsidRPr="00C62B87">
        <w:rPr>
          <w:rFonts w:ascii="Arial" w:hAnsi="Arial" w:cs="Arial"/>
          <w:sz w:val="22"/>
          <w:szCs w:val="22"/>
        </w:rPr>
        <w:t xml:space="preserve">CORTICES </w:t>
      </w:r>
      <w:r w:rsidR="6AAEE4ED" w:rsidRPr="00C62B87">
        <w:rPr>
          <w:rFonts w:ascii="Arial" w:hAnsi="Arial" w:cs="Arial"/>
          <w:sz w:val="22"/>
          <w:szCs w:val="22"/>
        </w:rPr>
        <w:t>Co-Investigator(s</w:t>
      </w:r>
      <w:r w:rsidR="4AB0590C" w:rsidRPr="00C62B87">
        <w:rPr>
          <w:rFonts w:ascii="Arial" w:hAnsi="Arial" w:cs="Arial"/>
          <w:sz w:val="22"/>
          <w:szCs w:val="22"/>
        </w:rPr>
        <w:t>):</w:t>
      </w:r>
      <w:r w:rsidR="1AD7558C" w:rsidRPr="00C62B87">
        <w:rPr>
          <w:rFonts w:ascii="Arial" w:hAnsi="Arial" w:cs="Arial"/>
          <w:sz w:val="22"/>
          <w:szCs w:val="22"/>
        </w:rPr>
        <w:t xml:space="preserve"> </w:t>
      </w:r>
      <w:r w:rsidR="34E0BD63" w:rsidRPr="00C62B87">
        <w:rPr>
          <w:rFonts w:ascii="Arial" w:hAnsi="Arial" w:cs="Arial"/>
          <w:sz w:val="22"/>
          <w:szCs w:val="22"/>
        </w:rPr>
        <w:t>Benjamin Shore MD</w:t>
      </w:r>
      <w:r w:rsidR="007C4EC0">
        <w:rPr>
          <w:rFonts w:ascii="Arial" w:hAnsi="Arial" w:cs="Arial"/>
          <w:sz w:val="22"/>
          <w:szCs w:val="22"/>
        </w:rPr>
        <w:t xml:space="preserve"> </w:t>
      </w:r>
      <w:r w:rsidR="083DBB0A" w:rsidRPr="00C62B87">
        <w:rPr>
          <w:rFonts w:ascii="Arial" w:hAnsi="Arial" w:cs="Arial"/>
          <w:sz w:val="22"/>
          <w:szCs w:val="22"/>
        </w:rPr>
        <w:t>MPH</w:t>
      </w:r>
      <w:r w:rsidR="007C4EC0">
        <w:rPr>
          <w:rFonts w:ascii="Arial" w:hAnsi="Arial" w:cs="Arial"/>
          <w:sz w:val="22"/>
          <w:szCs w:val="22"/>
        </w:rPr>
        <w:t xml:space="preserve">, Ying Li MD, </w:t>
      </w:r>
      <w:r w:rsidR="007C4EC0" w:rsidRPr="007C4EC0">
        <w:rPr>
          <w:rFonts w:ascii="Arial" w:hAnsi="Arial" w:cs="Arial"/>
          <w:sz w:val="22"/>
          <w:szCs w:val="22"/>
        </w:rPr>
        <w:t>Vidyadhar</w:t>
      </w:r>
      <w:r w:rsidR="007C4EC0">
        <w:rPr>
          <w:rFonts w:ascii="Arial" w:hAnsi="Arial" w:cs="Arial"/>
          <w:sz w:val="22"/>
          <w:szCs w:val="22"/>
        </w:rPr>
        <w:t xml:space="preserve"> (Salil) Upasani MD, Benjamin Sheffer MD, Julia Sanders MD.</w:t>
      </w:r>
    </w:p>
    <w:p w14:paraId="413ED538" w14:textId="3D67F771" w:rsidR="0099070C" w:rsidRPr="00C62B87" w:rsidRDefault="4AAE015C" w:rsidP="00F57167">
      <w:pPr>
        <w:spacing w:after="60"/>
        <w:ind w:left="360"/>
        <w:rPr>
          <w:rFonts w:ascii="Arial" w:hAnsi="Arial" w:cs="Arial"/>
          <w:sz w:val="22"/>
          <w:szCs w:val="22"/>
        </w:rPr>
      </w:pPr>
      <w:r w:rsidRPr="00C62B87">
        <w:rPr>
          <w:rFonts w:ascii="Arial" w:hAnsi="Arial" w:cs="Arial"/>
          <w:sz w:val="22"/>
          <w:szCs w:val="22"/>
        </w:rPr>
        <w:t>CORTICES</w:t>
      </w:r>
      <w:r w:rsidR="6AAEE4ED" w:rsidRPr="00C62B87">
        <w:rPr>
          <w:rFonts w:ascii="Arial" w:hAnsi="Arial" w:cs="Arial"/>
          <w:sz w:val="22"/>
          <w:szCs w:val="22"/>
        </w:rPr>
        <w:t xml:space="preserve"> Coordinator(s</w:t>
      </w:r>
      <w:r w:rsidR="4AB0590C" w:rsidRPr="00C62B87">
        <w:rPr>
          <w:rFonts w:ascii="Arial" w:hAnsi="Arial" w:cs="Arial"/>
          <w:sz w:val="22"/>
          <w:szCs w:val="22"/>
        </w:rPr>
        <w:t>):</w:t>
      </w:r>
      <w:r w:rsidR="1AD7558C" w:rsidRPr="00C62B87">
        <w:rPr>
          <w:rFonts w:ascii="Arial" w:hAnsi="Arial" w:cs="Arial"/>
          <w:sz w:val="22"/>
          <w:szCs w:val="22"/>
        </w:rPr>
        <w:t xml:space="preserve"> </w:t>
      </w:r>
      <w:r w:rsidR="007C4EC0">
        <w:rPr>
          <w:rFonts w:ascii="Arial" w:hAnsi="Arial" w:cs="Arial"/>
          <w:sz w:val="22"/>
          <w:szCs w:val="22"/>
        </w:rPr>
        <w:t>Saurav Pandey</w:t>
      </w:r>
      <w:r w:rsidR="2FCB6857" w:rsidRPr="00C62B87">
        <w:rPr>
          <w:rFonts w:ascii="Arial" w:hAnsi="Arial" w:cs="Arial"/>
          <w:sz w:val="22"/>
          <w:szCs w:val="22"/>
        </w:rPr>
        <w:t>; Fernanda Canizares</w:t>
      </w:r>
    </w:p>
    <w:p w14:paraId="22869ECF" w14:textId="266DA0A5" w:rsidR="0099070C" w:rsidRPr="00C62B87" w:rsidRDefault="6AAEE4ED" w:rsidP="00F57167">
      <w:pPr>
        <w:spacing w:after="60"/>
        <w:ind w:left="360"/>
        <w:rPr>
          <w:rFonts w:ascii="Arial" w:hAnsi="Arial" w:cs="Arial"/>
          <w:sz w:val="22"/>
          <w:szCs w:val="22"/>
        </w:rPr>
      </w:pPr>
      <w:r w:rsidRPr="00C62B87">
        <w:rPr>
          <w:rFonts w:ascii="Arial" w:hAnsi="Arial" w:cs="Arial"/>
          <w:sz w:val="22"/>
          <w:szCs w:val="22"/>
        </w:rPr>
        <w:t>Statistician</w:t>
      </w:r>
      <w:r w:rsidR="4AB0590C" w:rsidRPr="00C62B87">
        <w:rPr>
          <w:rFonts w:ascii="Arial" w:hAnsi="Arial" w:cs="Arial"/>
          <w:sz w:val="22"/>
          <w:szCs w:val="22"/>
        </w:rPr>
        <w:t>:</w:t>
      </w:r>
      <w:r w:rsidR="1AD7558C" w:rsidRPr="00C62B87">
        <w:rPr>
          <w:rFonts w:ascii="Arial" w:hAnsi="Arial" w:cs="Arial"/>
          <w:sz w:val="22"/>
          <w:szCs w:val="22"/>
        </w:rPr>
        <w:t xml:space="preserve"> </w:t>
      </w:r>
      <w:r w:rsidR="1F216A04" w:rsidRPr="00C62B87">
        <w:rPr>
          <w:rFonts w:ascii="Arial" w:hAnsi="Arial" w:cs="Arial"/>
          <w:sz w:val="22"/>
          <w:szCs w:val="22"/>
        </w:rPr>
        <w:t xml:space="preserve">Patricia </w:t>
      </w:r>
      <w:r w:rsidR="00C04C2F" w:rsidRPr="00C62B87">
        <w:rPr>
          <w:rFonts w:ascii="Arial" w:hAnsi="Arial" w:cs="Arial"/>
          <w:sz w:val="22"/>
          <w:szCs w:val="22"/>
        </w:rPr>
        <w:t xml:space="preserve">E. </w:t>
      </w:r>
      <w:r w:rsidR="1F216A04" w:rsidRPr="00C62B87">
        <w:rPr>
          <w:rFonts w:ascii="Arial" w:hAnsi="Arial" w:cs="Arial"/>
          <w:sz w:val="22"/>
          <w:szCs w:val="22"/>
        </w:rPr>
        <w:t>Miller</w:t>
      </w:r>
      <w:r w:rsidR="007C4EC0">
        <w:rPr>
          <w:rFonts w:ascii="Arial" w:hAnsi="Arial" w:cs="Arial"/>
          <w:sz w:val="22"/>
          <w:szCs w:val="22"/>
        </w:rPr>
        <w:t xml:space="preserve"> PhD</w:t>
      </w:r>
    </w:p>
    <w:p w14:paraId="21874065" w14:textId="77777777" w:rsidR="00C008E3" w:rsidRPr="00C62B87" w:rsidRDefault="00AA164B" w:rsidP="00C008E3">
      <w:pPr>
        <w:tabs>
          <w:tab w:val="left" w:pos="3150"/>
        </w:tabs>
        <w:spacing w:after="60"/>
        <w:ind w:left="360"/>
        <w:rPr>
          <w:rFonts w:ascii="Arial" w:hAnsi="Arial" w:cs="Arial"/>
          <w:sz w:val="22"/>
          <w:szCs w:val="22"/>
        </w:rPr>
      </w:pPr>
      <w:r w:rsidRPr="00C62B87">
        <w:rPr>
          <w:rFonts w:ascii="Arial" w:hAnsi="Arial" w:cs="Arial"/>
          <w:sz w:val="22"/>
          <w:szCs w:val="22"/>
        </w:rPr>
        <w:t>If multicenter, w</w:t>
      </w:r>
      <w:r w:rsidR="000717C2" w:rsidRPr="00C62B87">
        <w:rPr>
          <w:rFonts w:ascii="Arial" w:hAnsi="Arial" w:cs="Arial"/>
          <w:sz w:val="22"/>
          <w:szCs w:val="22"/>
        </w:rPr>
        <w:t>ho is lead site</w:t>
      </w:r>
      <w:r w:rsidR="00CF4954" w:rsidRPr="00C62B87">
        <w:rPr>
          <w:rFonts w:ascii="Arial" w:hAnsi="Arial" w:cs="Arial"/>
          <w:sz w:val="22"/>
          <w:szCs w:val="22"/>
        </w:rPr>
        <w:t>?</w:t>
      </w:r>
      <w:r w:rsidRPr="00C62B87">
        <w:rPr>
          <w:rFonts w:ascii="Arial" w:hAnsi="Arial" w:cs="Arial"/>
          <w:sz w:val="22"/>
          <w:szCs w:val="22"/>
        </w:rPr>
        <w:tab/>
      </w:r>
    </w:p>
    <w:p w14:paraId="5CBE2A52" w14:textId="26D58E22" w:rsidR="00AA164B" w:rsidRPr="00C62B87" w:rsidRDefault="3086DF7E" w:rsidP="00C008E3">
      <w:pPr>
        <w:tabs>
          <w:tab w:val="left" w:pos="3150"/>
        </w:tabs>
        <w:spacing w:after="60"/>
        <w:ind w:left="360"/>
        <w:rPr>
          <w:rFonts w:ascii="Arial" w:hAnsi="Arial" w:cs="Arial"/>
          <w:sz w:val="22"/>
          <w:szCs w:val="22"/>
        </w:rPr>
      </w:pPr>
      <w:r w:rsidRPr="00C62B87">
        <w:rPr>
          <w:rFonts w:ascii="Arial" w:hAnsi="Arial" w:cs="Arial"/>
          <w:sz w:val="22"/>
          <w:szCs w:val="22"/>
        </w:rPr>
        <w:t xml:space="preserve"> </w:t>
      </w:r>
      <w:sdt>
        <w:sdtPr>
          <w:rPr>
            <w:rFonts w:ascii="Arial" w:hAnsi="Arial" w:cs="Arial"/>
            <w:sz w:val="22"/>
            <w:szCs w:val="22"/>
          </w:rPr>
          <w:id w:val="-748118388"/>
          <w14:checkbox>
            <w14:checked w14:val="0"/>
            <w14:checkedState w14:val="2612" w14:font="MS Gothic"/>
            <w14:uncheckedState w14:val="2610" w14:font="MS Gothic"/>
          </w14:checkbox>
        </w:sdtPr>
        <w:sdtEndPr/>
        <w:sdtContent>
          <w:r w:rsidR="69D5F7E9" w:rsidRPr="00C62B87">
            <w:rPr>
              <w:rFonts w:ascii="Segoe UI Symbol" w:eastAsia="MS Gothic" w:hAnsi="Segoe UI Symbol" w:cs="Segoe UI Symbol"/>
              <w:sz w:val="22"/>
              <w:szCs w:val="22"/>
            </w:rPr>
            <w:t>☐</w:t>
          </w:r>
        </w:sdtContent>
      </w:sdt>
      <w:r w:rsidRPr="00C62B87">
        <w:rPr>
          <w:rFonts w:ascii="Arial" w:hAnsi="Arial" w:cs="Arial"/>
          <w:sz w:val="22"/>
          <w:szCs w:val="22"/>
        </w:rPr>
        <w:t xml:space="preserve"> N/A </w:t>
      </w:r>
      <w:sdt>
        <w:sdtPr>
          <w:rPr>
            <w:rFonts w:ascii="Arial" w:hAnsi="Arial" w:cs="Arial"/>
            <w:sz w:val="22"/>
            <w:szCs w:val="22"/>
          </w:rPr>
          <w:id w:val="-908836628"/>
          <w14:checkbox>
            <w14:checked w14:val="1"/>
            <w14:checkedState w14:val="2612" w14:font="MS Gothic"/>
            <w14:uncheckedState w14:val="2610" w14:font="MS Gothic"/>
          </w14:checkbox>
        </w:sdtPr>
        <w:sdtEndPr/>
        <w:sdtContent>
          <w:r w:rsidR="1ACAD589" w:rsidRPr="00C62B87">
            <w:rPr>
              <w:rFonts w:ascii="Segoe UI Symbol" w:eastAsia="MS Gothic" w:hAnsi="Segoe UI Symbol" w:cs="Segoe UI Symbol"/>
              <w:sz w:val="22"/>
              <w:szCs w:val="22"/>
            </w:rPr>
            <w:t>☒</w:t>
          </w:r>
        </w:sdtContent>
      </w:sdt>
      <w:r w:rsidR="69D5F7E9" w:rsidRPr="00C62B87">
        <w:rPr>
          <w:rFonts w:ascii="Arial" w:hAnsi="Arial" w:cs="Arial"/>
          <w:sz w:val="22"/>
          <w:szCs w:val="22"/>
        </w:rPr>
        <w:t xml:space="preserve"> BCH </w:t>
      </w:r>
      <w:r w:rsidR="6198ACD0" w:rsidRPr="00C62B87">
        <w:rPr>
          <w:rFonts w:ascii="Arial" w:hAnsi="Arial" w:cs="Arial"/>
          <w:sz w:val="22"/>
          <w:szCs w:val="22"/>
        </w:rPr>
        <w:t xml:space="preserve"> </w:t>
      </w:r>
      <w:sdt>
        <w:sdtPr>
          <w:rPr>
            <w:rFonts w:ascii="Arial" w:hAnsi="Arial" w:cs="Arial"/>
            <w:sz w:val="22"/>
            <w:szCs w:val="22"/>
          </w:rPr>
          <w:id w:val="-20094463"/>
          <w14:checkbox>
            <w14:checked w14:val="0"/>
            <w14:checkedState w14:val="2612" w14:font="MS Gothic"/>
            <w14:uncheckedState w14:val="2610" w14:font="MS Gothic"/>
          </w14:checkbox>
        </w:sdtPr>
        <w:sdtEndPr/>
        <w:sdtContent>
          <w:r w:rsidR="1AD7558C" w:rsidRPr="00C62B87">
            <w:rPr>
              <w:rFonts w:ascii="Segoe UI Symbol" w:eastAsia="MS Gothic" w:hAnsi="Segoe UI Symbol" w:cs="Segoe UI Symbol"/>
              <w:sz w:val="22"/>
              <w:szCs w:val="22"/>
            </w:rPr>
            <w:t>☐</w:t>
          </w:r>
        </w:sdtContent>
      </w:sdt>
      <w:r w:rsidR="3CDFA898" w:rsidRPr="00C62B87">
        <w:rPr>
          <w:rFonts w:ascii="Arial" w:hAnsi="Arial" w:cs="Arial"/>
          <w:sz w:val="22"/>
          <w:szCs w:val="22"/>
        </w:rPr>
        <w:t xml:space="preserve"> Other, include site name and PI: </w:t>
      </w:r>
    </w:p>
    <w:p w14:paraId="066A7E82" w14:textId="77777777" w:rsidR="008A56C5" w:rsidRPr="00C62B87" w:rsidRDefault="008A56C5" w:rsidP="00D14945">
      <w:pPr>
        <w:tabs>
          <w:tab w:val="left" w:pos="3150"/>
        </w:tabs>
        <w:spacing w:after="60"/>
        <w:rPr>
          <w:rFonts w:ascii="Arial" w:hAnsi="Arial" w:cs="Arial"/>
          <w:sz w:val="22"/>
          <w:szCs w:val="22"/>
        </w:rPr>
      </w:pPr>
    </w:p>
    <w:p w14:paraId="3E83F839" w14:textId="77777777" w:rsidR="008A56C5" w:rsidRPr="00C62B87" w:rsidRDefault="008A56C5" w:rsidP="1CE2E7BD">
      <w:pPr>
        <w:pStyle w:val="ListParagraph"/>
        <w:numPr>
          <w:ilvl w:val="0"/>
          <w:numId w:val="19"/>
        </w:numPr>
        <w:spacing w:after="60"/>
        <w:ind w:left="360"/>
        <w:rPr>
          <w:rFonts w:ascii="Arial" w:hAnsi="Arial" w:cs="Arial"/>
          <w:b/>
          <w:bCs/>
          <w:sz w:val="22"/>
          <w:szCs w:val="22"/>
        </w:rPr>
      </w:pPr>
      <w:r w:rsidRPr="00C62B87">
        <w:rPr>
          <w:rFonts w:ascii="Arial" w:hAnsi="Arial" w:cs="Arial"/>
          <w:b/>
          <w:bCs/>
          <w:sz w:val="22"/>
          <w:szCs w:val="22"/>
        </w:rPr>
        <w:t>References</w:t>
      </w:r>
    </w:p>
    <w:p w14:paraId="463BC1C6" w14:textId="77777777" w:rsidR="00790546" w:rsidRPr="00C62B87" w:rsidRDefault="00790546" w:rsidP="00790546">
      <w:pPr>
        <w:spacing w:after="60"/>
        <w:rPr>
          <w:rFonts w:ascii="Arial" w:hAnsi="Arial" w:cs="Arial"/>
          <w:b/>
          <w:sz w:val="22"/>
          <w:szCs w:val="22"/>
        </w:rPr>
      </w:pPr>
    </w:p>
    <w:p w14:paraId="7D85A7C9" w14:textId="0E468945" w:rsidR="00790546" w:rsidRPr="00C62B87" w:rsidRDefault="00790546" w:rsidP="00790546">
      <w:pPr>
        <w:pStyle w:val="Bibliography"/>
        <w:rPr>
          <w:rFonts w:ascii="Arial" w:hAnsi="Arial" w:cs="Arial"/>
          <w:sz w:val="22"/>
          <w:szCs w:val="22"/>
        </w:rPr>
      </w:pPr>
      <w:r w:rsidRPr="00C62B87">
        <w:rPr>
          <w:rFonts w:ascii="Arial" w:hAnsi="Arial" w:cs="Arial"/>
          <w:b/>
          <w:sz w:val="22"/>
          <w:szCs w:val="22"/>
        </w:rPr>
        <w:fldChar w:fldCharType="begin"/>
      </w:r>
      <w:r w:rsidRPr="00C62B87">
        <w:rPr>
          <w:rFonts w:ascii="Arial" w:hAnsi="Arial" w:cs="Arial"/>
          <w:b/>
          <w:sz w:val="22"/>
          <w:szCs w:val="22"/>
        </w:rPr>
        <w:instrText xml:space="preserve"> ADDIN ZOTERO_BIBL {"uncited":[],"omitted":[],"custom":[]} CSL_BIBLIOGRAPHY </w:instrText>
      </w:r>
      <w:r w:rsidRPr="00C62B87">
        <w:rPr>
          <w:rFonts w:ascii="Arial" w:hAnsi="Arial" w:cs="Arial"/>
          <w:b/>
          <w:sz w:val="22"/>
          <w:szCs w:val="22"/>
        </w:rPr>
        <w:fldChar w:fldCharType="separate"/>
      </w:r>
      <w:r w:rsidRPr="00C62B87">
        <w:rPr>
          <w:rFonts w:ascii="Arial" w:hAnsi="Arial" w:cs="Arial"/>
          <w:sz w:val="22"/>
          <w:szCs w:val="22"/>
        </w:rPr>
        <w:t xml:space="preserve">1. Daniels, A. H., Sobel, A. D. &amp; Eberson, C. P. Pediatric Thoracolumbar Spine Trauma. </w:t>
      </w:r>
      <w:r w:rsidRPr="00C62B87">
        <w:rPr>
          <w:rFonts w:ascii="Arial" w:hAnsi="Arial" w:cs="Arial"/>
          <w:i/>
          <w:iCs/>
          <w:sz w:val="22"/>
          <w:szCs w:val="22"/>
        </w:rPr>
        <w:t>JAAOS - J. Am. Acad. Orthop. Surg.</w:t>
      </w:r>
      <w:r w:rsidRPr="00C62B87">
        <w:rPr>
          <w:rFonts w:ascii="Arial" w:hAnsi="Arial" w:cs="Arial"/>
          <w:sz w:val="22"/>
          <w:szCs w:val="22"/>
        </w:rPr>
        <w:t xml:space="preserve"> </w:t>
      </w:r>
      <w:r w:rsidRPr="00C62B87">
        <w:rPr>
          <w:rFonts w:ascii="Arial" w:hAnsi="Arial" w:cs="Arial"/>
          <w:b/>
          <w:bCs/>
          <w:sz w:val="22"/>
          <w:szCs w:val="22"/>
        </w:rPr>
        <w:t>21</w:t>
      </w:r>
      <w:r w:rsidRPr="00C62B87">
        <w:rPr>
          <w:rFonts w:ascii="Arial" w:hAnsi="Arial" w:cs="Arial"/>
          <w:sz w:val="22"/>
          <w:szCs w:val="22"/>
        </w:rPr>
        <w:t>, 707 (2013).</w:t>
      </w:r>
    </w:p>
    <w:p w14:paraId="0B82C894" w14:textId="227C1BE3" w:rsidR="00790546" w:rsidRPr="00C62B87" w:rsidRDefault="00790546" w:rsidP="00790546">
      <w:pPr>
        <w:pStyle w:val="Bibliography"/>
        <w:rPr>
          <w:rFonts w:ascii="Arial" w:hAnsi="Arial" w:cs="Arial"/>
          <w:sz w:val="22"/>
          <w:szCs w:val="22"/>
        </w:rPr>
      </w:pPr>
      <w:r w:rsidRPr="00C62B87">
        <w:rPr>
          <w:rFonts w:ascii="Arial" w:hAnsi="Arial" w:cs="Arial"/>
          <w:sz w:val="22"/>
          <w:szCs w:val="22"/>
        </w:rPr>
        <w:t xml:space="preserve">2. Lee, J. Y. </w:t>
      </w:r>
      <w:r w:rsidRPr="00C62B87">
        <w:rPr>
          <w:rFonts w:ascii="Arial" w:hAnsi="Arial" w:cs="Arial"/>
          <w:i/>
          <w:iCs/>
          <w:sz w:val="22"/>
          <w:szCs w:val="22"/>
        </w:rPr>
        <w:t>et al.</w:t>
      </w:r>
      <w:r w:rsidRPr="00C62B87">
        <w:rPr>
          <w:rFonts w:ascii="Arial" w:hAnsi="Arial" w:cs="Arial"/>
          <w:sz w:val="22"/>
          <w:szCs w:val="22"/>
        </w:rPr>
        <w:t xml:space="preserve"> Thoracolumbar injury classification and severity score: a new paradigm for the treatment of thoracolumbar spine trauma. </w:t>
      </w:r>
      <w:r w:rsidRPr="00C62B87">
        <w:rPr>
          <w:rFonts w:ascii="Arial" w:hAnsi="Arial" w:cs="Arial"/>
          <w:i/>
          <w:iCs/>
          <w:sz w:val="22"/>
          <w:szCs w:val="22"/>
        </w:rPr>
        <w:t>J. Orthop. Sci.</w:t>
      </w:r>
      <w:r w:rsidRPr="00C62B87">
        <w:rPr>
          <w:rFonts w:ascii="Arial" w:hAnsi="Arial" w:cs="Arial"/>
          <w:sz w:val="22"/>
          <w:szCs w:val="22"/>
        </w:rPr>
        <w:t xml:space="preserve"> </w:t>
      </w:r>
      <w:r w:rsidRPr="00C62B87">
        <w:rPr>
          <w:rFonts w:ascii="Arial" w:hAnsi="Arial" w:cs="Arial"/>
          <w:b/>
          <w:bCs/>
          <w:sz w:val="22"/>
          <w:szCs w:val="22"/>
        </w:rPr>
        <w:t>10</w:t>
      </w:r>
      <w:r w:rsidRPr="00C62B87">
        <w:rPr>
          <w:rFonts w:ascii="Arial" w:hAnsi="Arial" w:cs="Arial"/>
          <w:sz w:val="22"/>
          <w:szCs w:val="22"/>
        </w:rPr>
        <w:t>, 671–675 (2005).</w:t>
      </w:r>
    </w:p>
    <w:p w14:paraId="3355814D" w14:textId="5BE37BDB" w:rsidR="00790546" w:rsidRPr="00C62B87" w:rsidRDefault="00790546" w:rsidP="00790546">
      <w:pPr>
        <w:pStyle w:val="Bibliography"/>
        <w:rPr>
          <w:rFonts w:ascii="Arial" w:hAnsi="Arial" w:cs="Arial"/>
          <w:sz w:val="22"/>
          <w:szCs w:val="22"/>
        </w:rPr>
      </w:pPr>
      <w:r w:rsidRPr="00C62B87">
        <w:rPr>
          <w:rFonts w:ascii="Arial" w:hAnsi="Arial" w:cs="Arial"/>
          <w:sz w:val="22"/>
          <w:szCs w:val="22"/>
        </w:rPr>
        <w:t xml:space="preserve">3. Koh, Y. D., Kim, D. J. &amp; Koh, Y. W. Reliability and Validity of Thoracolumbar Injury Classification and Severity Score (TLICS). </w:t>
      </w:r>
      <w:r w:rsidRPr="00C62B87">
        <w:rPr>
          <w:rFonts w:ascii="Arial" w:hAnsi="Arial" w:cs="Arial"/>
          <w:i/>
          <w:iCs/>
          <w:sz w:val="22"/>
          <w:szCs w:val="22"/>
        </w:rPr>
        <w:t>Asian Spine J.</w:t>
      </w:r>
      <w:r w:rsidRPr="00C62B87">
        <w:rPr>
          <w:rFonts w:ascii="Arial" w:hAnsi="Arial" w:cs="Arial"/>
          <w:sz w:val="22"/>
          <w:szCs w:val="22"/>
        </w:rPr>
        <w:t xml:space="preserve"> </w:t>
      </w:r>
      <w:r w:rsidRPr="00C62B87">
        <w:rPr>
          <w:rFonts w:ascii="Arial" w:hAnsi="Arial" w:cs="Arial"/>
          <w:b/>
          <w:bCs/>
          <w:sz w:val="22"/>
          <w:szCs w:val="22"/>
        </w:rPr>
        <w:t>4</w:t>
      </w:r>
      <w:r w:rsidRPr="00C62B87">
        <w:rPr>
          <w:rFonts w:ascii="Arial" w:hAnsi="Arial" w:cs="Arial"/>
          <w:sz w:val="22"/>
          <w:szCs w:val="22"/>
        </w:rPr>
        <w:t>, 109–117 (2010).</w:t>
      </w:r>
    </w:p>
    <w:p w14:paraId="724E2EE7" w14:textId="1E8E2C15" w:rsidR="00790546" w:rsidRPr="00C62B87" w:rsidRDefault="00790546" w:rsidP="00790546">
      <w:pPr>
        <w:pStyle w:val="Bibliography"/>
        <w:rPr>
          <w:rFonts w:ascii="Arial" w:hAnsi="Arial" w:cs="Arial"/>
          <w:sz w:val="22"/>
          <w:szCs w:val="22"/>
        </w:rPr>
      </w:pPr>
      <w:r w:rsidRPr="00C62B87">
        <w:rPr>
          <w:rFonts w:ascii="Arial" w:hAnsi="Arial" w:cs="Arial"/>
          <w:sz w:val="22"/>
          <w:szCs w:val="22"/>
        </w:rPr>
        <w:t xml:space="preserve">4. Park, C.-J., Kim, S.-K., Lee, T.-M. &amp; Park, E. T. Clinical relevance and validity of TLICS system for thoracolumbar spine injury. </w:t>
      </w:r>
      <w:r w:rsidRPr="00C62B87">
        <w:rPr>
          <w:rFonts w:ascii="Arial" w:hAnsi="Arial" w:cs="Arial"/>
          <w:i/>
          <w:iCs/>
          <w:sz w:val="22"/>
          <w:szCs w:val="22"/>
        </w:rPr>
        <w:t>Sci. Rep.</w:t>
      </w:r>
      <w:r w:rsidRPr="00C62B87">
        <w:rPr>
          <w:rFonts w:ascii="Arial" w:hAnsi="Arial" w:cs="Arial"/>
          <w:sz w:val="22"/>
          <w:szCs w:val="22"/>
        </w:rPr>
        <w:t xml:space="preserve"> </w:t>
      </w:r>
      <w:r w:rsidRPr="00C62B87">
        <w:rPr>
          <w:rFonts w:ascii="Arial" w:hAnsi="Arial" w:cs="Arial"/>
          <w:b/>
          <w:bCs/>
          <w:sz w:val="22"/>
          <w:szCs w:val="22"/>
        </w:rPr>
        <w:t>10</w:t>
      </w:r>
      <w:r w:rsidRPr="00C62B87">
        <w:rPr>
          <w:rFonts w:ascii="Arial" w:hAnsi="Arial" w:cs="Arial"/>
          <w:sz w:val="22"/>
          <w:szCs w:val="22"/>
        </w:rPr>
        <w:t>, 19494 (2020).</w:t>
      </w:r>
    </w:p>
    <w:p w14:paraId="3C6A3C25" w14:textId="14BD409C" w:rsidR="00790546" w:rsidRPr="00C62B87" w:rsidRDefault="00790546" w:rsidP="00790546">
      <w:pPr>
        <w:pStyle w:val="Bibliography"/>
        <w:rPr>
          <w:rFonts w:ascii="Arial" w:hAnsi="Arial" w:cs="Arial"/>
          <w:sz w:val="22"/>
          <w:szCs w:val="22"/>
        </w:rPr>
      </w:pPr>
      <w:r w:rsidRPr="00C62B87">
        <w:rPr>
          <w:rFonts w:ascii="Arial" w:hAnsi="Arial" w:cs="Arial"/>
          <w:sz w:val="22"/>
          <w:szCs w:val="22"/>
        </w:rPr>
        <w:t xml:space="preserve">5. Divi, S. N. </w:t>
      </w:r>
      <w:r w:rsidRPr="00C62B87">
        <w:rPr>
          <w:rFonts w:ascii="Arial" w:hAnsi="Arial" w:cs="Arial"/>
          <w:i/>
          <w:iCs/>
          <w:sz w:val="22"/>
          <w:szCs w:val="22"/>
        </w:rPr>
        <w:t>et al.</w:t>
      </w:r>
      <w:r w:rsidRPr="00C62B87">
        <w:rPr>
          <w:rFonts w:ascii="Arial" w:hAnsi="Arial" w:cs="Arial"/>
          <w:sz w:val="22"/>
          <w:szCs w:val="22"/>
        </w:rPr>
        <w:t xml:space="preserve"> AOSpine—Spine Trauma Classification System: The Value of Modifiers: A Narrative Review With Commentary on Evolving Descriptive Principles. </w:t>
      </w:r>
      <w:r w:rsidRPr="00C62B87">
        <w:rPr>
          <w:rFonts w:ascii="Arial" w:hAnsi="Arial" w:cs="Arial"/>
          <w:i/>
          <w:iCs/>
          <w:sz w:val="22"/>
          <w:szCs w:val="22"/>
        </w:rPr>
        <w:t>Glob. Spine J.</w:t>
      </w:r>
      <w:r w:rsidRPr="00C62B87">
        <w:rPr>
          <w:rFonts w:ascii="Arial" w:hAnsi="Arial" w:cs="Arial"/>
          <w:sz w:val="22"/>
          <w:szCs w:val="22"/>
        </w:rPr>
        <w:t xml:space="preserve"> </w:t>
      </w:r>
      <w:r w:rsidRPr="00C62B87">
        <w:rPr>
          <w:rFonts w:ascii="Arial" w:hAnsi="Arial" w:cs="Arial"/>
          <w:b/>
          <w:bCs/>
          <w:sz w:val="22"/>
          <w:szCs w:val="22"/>
        </w:rPr>
        <w:t>9</w:t>
      </w:r>
      <w:r w:rsidRPr="00C62B87">
        <w:rPr>
          <w:rFonts w:ascii="Arial" w:hAnsi="Arial" w:cs="Arial"/>
          <w:sz w:val="22"/>
          <w:szCs w:val="22"/>
        </w:rPr>
        <w:t>, 77S-88S (2019).</w:t>
      </w:r>
    </w:p>
    <w:p w14:paraId="52922464" w14:textId="13FCDBF8" w:rsidR="00790546" w:rsidRPr="00C62B87" w:rsidRDefault="00790546" w:rsidP="00790546">
      <w:pPr>
        <w:pStyle w:val="Bibliography"/>
        <w:rPr>
          <w:rFonts w:ascii="Arial" w:hAnsi="Arial" w:cs="Arial"/>
          <w:sz w:val="22"/>
          <w:szCs w:val="22"/>
        </w:rPr>
      </w:pPr>
      <w:r w:rsidRPr="00C62B87">
        <w:rPr>
          <w:rFonts w:ascii="Arial" w:hAnsi="Arial" w:cs="Arial"/>
          <w:sz w:val="22"/>
          <w:szCs w:val="22"/>
        </w:rPr>
        <w:t xml:space="preserve">6. Vu, C. &amp; Gendelberg, D. Classifications in Brief: AO Thoracolumbar Classification System. </w:t>
      </w:r>
      <w:r w:rsidRPr="00C62B87">
        <w:rPr>
          <w:rFonts w:ascii="Arial" w:hAnsi="Arial" w:cs="Arial"/>
          <w:i/>
          <w:iCs/>
          <w:sz w:val="22"/>
          <w:szCs w:val="22"/>
        </w:rPr>
        <w:t>Clin. Orthop.</w:t>
      </w:r>
      <w:r w:rsidRPr="00C62B87">
        <w:rPr>
          <w:rFonts w:ascii="Arial" w:hAnsi="Arial" w:cs="Arial"/>
          <w:sz w:val="22"/>
          <w:szCs w:val="22"/>
        </w:rPr>
        <w:t xml:space="preserve"> </w:t>
      </w:r>
      <w:r w:rsidRPr="00C62B87">
        <w:rPr>
          <w:rFonts w:ascii="Arial" w:hAnsi="Arial" w:cs="Arial"/>
          <w:b/>
          <w:bCs/>
          <w:sz w:val="22"/>
          <w:szCs w:val="22"/>
        </w:rPr>
        <w:t>478</w:t>
      </w:r>
      <w:r w:rsidRPr="00C62B87">
        <w:rPr>
          <w:rFonts w:ascii="Arial" w:hAnsi="Arial" w:cs="Arial"/>
          <w:sz w:val="22"/>
          <w:szCs w:val="22"/>
        </w:rPr>
        <w:t>, 434–440 (2020).</w:t>
      </w:r>
    </w:p>
    <w:p w14:paraId="4B8AFF12" w14:textId="29BA7264" w:rsidR="00790546" w:rsidRPr="00C62B87" w:rsidRDefault="00790546" w:rsidP="00790546">
      <w:pPr>
        <w:pStyle w:val="Bibliography"/>
        <w:rPr>
          <w:rFonts w:ascii="Arial" w:hAnsi="Arial" w:cs="Arial"/>
          <w:sz w:val="22"/>
          <w:szCs w:val="22"/>
        </w:rPr>
      </w:pPr>
      <w:r w:rsidRPr="00C62B87">
        <w:rPr>
          <w:rFonts w:ascii="Arial" w:hAnsi="Arial" w:cs="Arial"/>
          <w:sz w:val="22"/>
          <w:szCs w:val="22"/>
        </w:rPr>
        <w:t xml:space="preserve">7. Savage, J. W. </w:t>
      </w:r>
      <w:r w:rsidRPr="00C62B87">
        <w:rPr>
          <w:rFonts w:ascii="Arial" w:hAnsi="Arial" w:cs="Arial"/>
          <w:i/>
          <w:iCs/>
          <w:sz w:val="22"/>
          <w:szCs w:val="22"/>
        </w:rPr>
        <w:t>et al.</w:t>
      </w:r>
      <w:r w:rsidRPr="00C62B87">
        <w:rPr>
          <w:rFonts w:ascii="Arial" w:hAnsi="Arial" w:cs="Arial"/>
          <w:sz w:val="22"/>
          <w:szCs w:val="22"/>
        </w:rPr>
        <w:t xml:space="preserve"> The Reliability and Validity of the Thoracolumbar Injury Classification System in Pediatric Spine Trauma. </w:t>
      </w:r>
      <w:r w:rsidRPr="00C62B87">
        <w:rPr>
          <w:rFonts w:ascii="Arial" w:hAnsi="Arial" w:cs="Arial"/>
          <w:i/>
          <w:iCs/>
          <w:sz w:val="22"/>
          <w:szCs w:val="22"/>
        </w:rPr>
        <w:t>Spine</w:t>
      </w:r>
      <w:r w:rsidRPr="00C62B87">
        <w:rPr>
          <w:rFonts w:ascii="Arial" w:hAnsi="Arial" w:cs="Arial"/>
          <w:sz w:val="22"/>
          <w:szCs w:val="22"/>
        </w:rPr>
        <w:t xml:space="preserve"> </w:t>
      </w:r>
      <w:r w:rsidRPr="00C62B87">
        <w:rPr>
          <w:rFonts w:ascii="Arial" w:hAnsi="Arial" w:cs="Arial"/>
          <w:b/>
          <w:bCs/>
          <w:sz w:val="22"/>
          <w:szCs w:val="22"/>
        </w:rPr>
        <w:t>40</w:t>
      </w:r>
      <w:r w:rsidRPr="00C62B87">
        <w:rPr>
          <w:rFonts w:ascii="Arial" w:hAnsi="Arial" w:cs="Arial"/>
          <w:sz w:val="22"/>
          <w:szCs w:val="22"/>
        </w:rPr>
        <w:t>, E1014-1018 (2015).</w:t>
      </w:r>
    </w:p>
    <w:p w14:paraId="2E684136" w14:textId="0A6B06DC" w:rsidR="00790546" w:rsidRPr="00C62B87" w:rsidRDefault="00790546" w:rsidP="00790546">
      <w:pPr>
        <w:pStyle w:val="Bibliography"/>
        <w:rPr>
          <w:rFonts w:ascii="Arial" w:hAnsi="Arial" w:cs="Arial"/>
          <w:sz w:val="22"/>
          <w:szCs w:val="22"/>
        </w:rPr>
      </w:pPr>
      <w:r w:rsidRPr="00C62B87">
        <w:rPr>
          <w:rFonts w:ascii="Arial" w:hAnsi="Arial" w:cs="Arial"/>
          <w:sz w:val="22"/>
          <w:szCs w:val="22"/>
        </w:rPr>
        <w:t xml:space="preserve">8. Schömig, F. </w:t>
      </w:r>
      <w:r w:rsidRPr="00C62B87">
        <w:rPr>
          <w:rFonts w:ascii="Arial" w:hAnsi="Arial" w:cs="Arial"/>
          <w:i/>
          <w:iCs/>
          <w:sz w:val="22"/>
          <w:szCs w:val="22"/>
        </w:rPr>
        <w:t>et al.</w:t>
      </w:r>
      <w:r w:rsidRPr="00C62B87">
        <w:rPr>
          <w:rFonts w:ascii="Arial" w:hAnsi="Arial" w:cs="Arial"/>
          <w:sz w:val="22"/>
          <w:szCs w:val="22"/>
        </w:rPr>
        <w:t xml:space="preserve"> Validation of the TLICS and AOSpine injury score for surgical management of paediatric traumatic spinal injuries. </w:t>
      </w:r>
      <w:r w:rsidRPr="00C62B87">
        <w:rPr>
          <w:rFonts w:ascii="Arial" w:hAnsi="Arial" w:cs="Arial"/>
          <w:i/>
          <w:iCs/>
          <w:sz w:val="22"/>
          <w:szCs w:val="22"/>
        </w:rPr>
        <w:t>Arch. Orthop. Trauma Surg.</w:t>
      </w:r>
      <w:r w:rsidRPr="00C62B87">
        <w:rPr>
          <w:rFonts w:ascii="Arial" w:hAnsi="Arial" w:cs="Arial"/>
          <w:sz w:val="22"/>
          <w:szCs w:val="22"/>
        </w:rPr>
        <w:t xml:space="preserve"> </w:t>
      </w:r>
      <w:r w:rsidRPr="00C62B87">
        <w:rPr>
          <w:rFonts w:ascii="Arial" w:hAnsi="Arial" w:cs="Arial"/>
          <w:b/>
          <w:bCs/>
          <w:sz w:val="22"/>
          <w:szCs w:val="22"/>
        </w:rPr>
        <w:t>143</w:t>
      </w:r>
      <w:r w:rsidRPr="00C62B87">
        <w:rPr>
          <w:rFonts w:ascii="Arial" w:hAnsi="Arial" w:cs="Arial"/>
          <w:sz w:val="22"/>
          <w:szCs w:val="22"/>
        </w:rPr>
        <w:t>, 2011–2017 (2023).</w:t>
      </w:r>
    </w:p>
    <w:p w14:paraId="709A8F21" w14:textId="7098CC8C" w:rsidR="00790546" w:rsidRPr="00C62B87" w:rsidRDefault="00790546" w:rsidP="00790546">
      <w:pPr>
        <w:pStyle w:val="Bibliography"/>
        <w:rPr>
          <w:rFonts w:ascii="Arial" w:hAnsi="Arial" w:cs="Arial"/>
          <w:sz w:val="22"/>
          <w:szCs w:val="22"/>
        </w:rPr>
      </w:pPr>
      <w:r w:rsidRPr="00C62B87">
        <w:rPr>
          <w:rFonts w:ascii="Arial" w:hAnsi="Arial" w:cs="Arial"/>
          <w:sz w:val="22"/>
          <w:szCs w:val="22"/>
        </w:rPr>
        <w:t xml:space="preserve">9. Dauleac, C., Beuriat, P.-A., Di Rocco, F., Szathmari, A. &amp; Mottolese, C. Surgical Management of Pediatric Spine Trauma: 12 Years of Experience. </w:t>
      </w:r>
      <w:r w:rsidRPr="00C62B87">
        <w:rPr>
          <w:rFonts w:ascii="Arial" w:hAnsi="Arial" w:cs="Arial"/>
          <w:i/>
          <w:iCs/>
          <w:sz w:val="22"/>
          <w:szCs w:val="22"/>
        </w:rPr>
        <w:t>World Neurosurg.</w:t>
      </w:r>
      <w:r w:rsidRPr="00C62B87">
        <w:rPr>
          <w:rFonts w:ascii="Arial" w:hAnsi="Arial" w:cs="Arial"/>
          <w:sz w:val="22"/>
          <w:szCs w:val="22"/>
        </w:rPr>
        <w:t xml:space="preserve"> </w:t>
      </w:r>
      <w:r w:rsidRPr="00C62B87">
        <w:rPr>
          <w:rFonts w:ascii="Arial" w:hAnsi="Arial" w:cs="Arial"/>
          <w:b/>
          <w:bCs/>
          <w:sz w:val="22"/>
          <w:szCs w:val="22"/>
        </w:rPr>
        <w:t>126</w:t>
      </w:r>
      <w:r w:rsidRPr="00C62B87">
        <w:rPr>
          <w:rFonts w:ascii="Arial" w:hAnsi="Arial" w:cs="Arial"/>
          <w:sz w:val="22"/>
          <w:szCs w:val="22"/>
        </w:rPr>
        <w:t>, e1494–e1502 (2019).</w:t>
      </w:r>
    </w:p>
    <w:p w14:paraId="3834427B" w14:textId="5C8D4F18" w:rsidR="00F32800" w:rsidRPr="00C62B87" w:rsidRDefault="00F32800" w:rsidP="00F32800">
      <w:pPr>
        <w:rPr>
          <w:rFonts w:ascii="Arial" w:hAnsi="Arial" w:cs="Arial"/>
          <w:sz w:val="22"/>
          <w:szCs w:val="22"/>
        </w:rPr>
      </w:pPr>
      <w:r w:rsidRPr="00C62B87">
        <w:rPr>
          <w:rFonts w:ascii="Arial" w:hAnsi="Arial" w:cs="Arial"/>
          <w:sz w:val="22"/>
          <w:szCs w:val="22"/>
        </w:rPr>
        <w:t>10.Knox, J. B., Schneider, J. E., Cage, J. M., Wimberly, R. L., &amp; Riccio, A. I. (2014). Spine trauma in very young children: a retrospective study of 206 patients presenting to a level 1 pediatric trauma center. </w:t>
      </w:r>
      <w:r w:rsidRPr="00C62B87">
        <w:rPr>
          <w:rFonts w:ascii="Arial" w:hAnsi="Arial" w:cs="Arial"/>
          <w:i/>
          <w:iCs/>
          <w:sz w:val="22"/>
          <w:szCs w:val="22"/>
        </w:rPr>
        <w:t>Journal of pediatric orthopedics</w:t>
      </w:r>
      <w:r w:rsidRPr="00C62B87">
        <w:rPr>
          <w:rFonts w:ascii="Arial" w:hAnsi="Arial" w:cs="Arial"/>
          <w:sz w:val="22"/>
          <w:szCs w:val="22"/>
        </w:rPr>
        <w:t>, </w:t>
      </w:r>
      <w:r w:rsidRPr="00C62B87">
        <w:rPr>
          <w:rFonts w:ascii="Arial" w:hAnsi="Arial" w:cs="Arial"/>
          <w:i/>
          <w:iCs/>
          <w:sz w:val="22"/>
          <w:szCs w:val="22"/>
        </w:rPr>
        <w:t>34</w:t>
      </w:r>
      <w:r w:rsidRPr="00C62B87">
        <w:rPr>
          <w:rFonts w:ascii="Arial" w:hAnsi="Arial" w:cs="Arial"/>
          <w:sz w:val="22"/>
          <w:szCs w:val="22"/>
        </w:rPr>
        <w:t>(7), 698–702. https://doi.org/10.1097/BPO.0000000000000167</w:t>
      </w:r>
    </w:p>
    <w:p w14:paraId="504DB09F" w14:textId="1DB9369D" w:rsidR="00F32800" w:rsidRPr="00C62B87" w:rsidRDefault="00F32800" w:rsidP="00F32800">
      <w:pPr>
        <w:rPr>
          <w:rFonts w:ascii="Arial" w:hAnsi="Arial" w:cs="Arial"/>
          <w:sz w:val="22"/>
          <w:szCs w:val="22"/>
        </w:rPr>
      </w:pPr>
      <w:r w:rsidRPr="00C62B87">
        <w:rPr>
          <w:rFonts w:ascii="Arial" w:hAnsi="Arial" w:cs="Arial"/>
          <w:sz w:val="22"/>
          <w:szCs w:val="22"/>
        </w:rPr>
        <w:t>11.</w:t>
      </w:r>
      <w:r w:rsidRPr="00C62B87">
        <w:rPr>
          <w:rFonts w:ascii="Arial" w:hAnsi="Arial" w:cs="Arial"/>
          <w:color w:val="212121"/>
          <w:sz w:val="22"/>
          <w:szCs w:val="22"/>
          <w:shd w:val="clear" w:color="auto" w:fill="FFFFFF"/>
        </w:rPr>
        <w:t xml:space="preserve"> </w:t>
      </w:r>
      <w:r w:rsidRPr="00C62B87">
        <w:rPr>
          <w:rFonts w:ascii="Arial" w:hAnsi="Arial" w:cs="Arial"/>
          <w:sz w:val="22"/>
          <w:szCs w:val="22"/>
        </w:rPr>
        <w:t>Payr, S., Schuller, A., Dangl, T., Chocholka, B., Binder, H., &amp; Tiefenboeck, T. M. (2021). Spine Fractures in Children and Adolescents-Frequency, Causes, Diagnostics, Therapy and Outcome-A STROBE-Compliant Retrospective Study at a Level 1 Trauma Centre in Central Europe. </w:t>
      </w:r>
      <w:r w:rsidRPr="00C62B87">
        <w:rPr>
          <w:rFonts w:ascii="Arial" w:hAnsi="Arial" w:cs="Arial"/>
          <w:i/>
          <w:iCs/>
          <w:sz w:val="22"/>
          <w:szCs w:val="22"/>
        </w:rPr>
        <w:t>Children (Basel, Switzerland)</w:t>
      </w:r>
      <w:r w:rsidRPr="00C62B87">
        <w:rPr>
          <w:rFonts w:ascii="Arial" w:hAnsi="Arial" w:cs="Arial"/>
          <w:sz w:val="22"/>
          <w:szCs w:val="22"/>
        </w:rPr>
        <w:t>, </w:t>
      </w:r>
      <w:r w:rsidRPr="00C62B87">
        <w:rPr>
          <w:rFonts w:ascii="Arial" w:hAnsi="Arial" w:cs="Arial"/>
          <w:i/>
          <w:iCs/>
          <w:sz w:val="22"/>
          <w:szCs w:val="22"/>
        </w:rPr>
        <w:t>8</w:t>
      </w:r>
      <w:r w:rsidRPr="00C62B87">
        <w:rPr>
          <w:rFonts w:ascii="Arial" w:hAnsi="Arial" w:cs="Arial"/>
          <w:sz w:val="22"/>
          <w:szCs w:val="22"/>
        </w:rPr>
        <w:t>(12), 1127. https://doi.org/10.3390/children8121127</w:t>
      </w:r>
    </w:p>
    <w:p w14:paraId="5501EF07" w14:textId="7471CF02" w:rsidR="00790546" w:rsidRPr="00C62B87" w:rsidRDefault="00790546" w:rsidP="00790546">
      <w:pPr>
        <w:spacing w:after="60"/>
        <w:rPr>
          <w:rFonts w:ascii="Arial" w:hAnsi="Arial" w:cs="Arial"/>
          <w:b/>
          <w:sz w:val="22"/>
          <w:szCs w:val="22"/>
        </w:rPr>
      </w:pPr>
      <w:r w:rsidRPr="00C62B87">
        <w:rPr>
          <w:rFonts w:ascii="Arial" w:hAnsi="Arial" w:cs="Arial"/>
          <w:b/>
          <w:sz w:val="22"/>
          <w:szCs w:val="22"/>
        </w:rPr>
        <w:fldChar w:fldCharType="end"/>
      </w:r>
    </w:p>
    <w:p w14:paraId="67D688FB" w14:textId="77777777" w:rsidR="00F57167" w:rsidRPr="00C62B87" w:rsidRDefault="00F57167" w:rsidP="00201F39">
      <w:pPr>
        <w:spacing w:after="60"/>
        <w:ind w:left="360"/>
        <w:rPr>
          <w:rFonts w:ascii="Arial" w:hAnsi="Arial" w:cs="Arial"/>
          <w:b/>
          <w:sz w:val="22"/>
          <w:szCs w:val="22"/>
        </w:rPr>
      </w:pPr>
    </w:p>
    <w:p w14:paraId="4DF39E9E" w14:textId="77777777" w:rsidR="00C62B87" w:rsidRPr="00C62B87" w:rsidRDefault="00C62B87">
      <w:pPr>
        <w:rPr>
          <w:rFonts w:ascii="Arial" w:hAnsi="Arial" w:cs="Arial"/>
          <w:b/>
          <w:bCs/>
          <w:sz w:val="22"/>
          <w:szCs w:val="22"/>
        </w:rPr>
      </w:pPr>
      <w:r w:rsidRPr="00C62B87">
        <w:rPr>
          <w:rFonts w:ascii="Arial" w:hAnsi="Arial" w:cs="Arial"/>
          <w:b/>
          <w:bCs/>
          <w:sz w:val="22"/>
          <w:szCs w:val="22"/>
        </w:rPr>
        <w:br w:type="page"/>
      </w:r>
    </w:p>
    <w:p w14:paraId="7E37F2BC" w14:textId="1C24E1B5" w:rsidR="00AC4F20" w:rsidRPr="00C62B87" w:rsidRDefault="00AC4F20" w:rsidP="0BE9309D">
      <w:pPr>
        <w:spacing w:after="60"/>
        <w:ind w:left="360"/>
        <w:rPr>
          <w:rFonts w:ascii="Arial" w:hAnsi="Arial" w:cs="Arial"/>
          <w:b/>
          <w:bCs/>
          <w:sz w:val="22"/>
          <w:szCs w:val="22"/>
        </w:rPr>
      </w:pPr>
      <w:r w:rsidRPr="00C62B87">
        <w:rPr>
          <w:rFonts w:ascii="Arial" w:hAnsi="Arial" w:cs="Arial"/>
          <w:b/>
          <w:bCs/>
          <w:sz w:val="22"/>
          <w:szCs w:val="22"/>
        </w:rPr>
        <w:lastRenderedPageBreak/>
        <w:t xml:space="preserve">Figure 1: </w:t>
      </w:r>
    </w:p>
    <w:p w14:paraId="6E6E1DD1" w14:textId="031F4E9F" w:rsidR="00AC4F20" w:rsidRPr="00C62B87" w:rsidRDefault="00AC4F20" w:rsidP="00201F39">
      <w:pPr>
        <w:spacing w:after="60"/>
        <w:ind w:left="360"/>
        <w:rPr>
          <w:rFonts w:ascii="Arial" w:hAnsi="Arial" w:cs="Arial"/>
          <w:b/>
          <w:sz w:val="22"/>
          <w:szCs w:val="22"/>
        </w:rPr>
      </w:pPr>
      <w:r w:rsidRPr="00C62B87">
        <w:rPr>
          <w:rFonts w:ascii="Arial" w:hAnsi="Arial" w:cs="Arial"/>
          <w:noProof/>
        </w:rPr>
        <w:drawing>
          <wp:inline distT="0" distB="0" distL="0" distR="0" wp14:anchorId="6317D85E" wp14:editId="46EA9A72">
            <wp:extent cx="3923772" cy="5029200"/>
            <wp:effectExtent l="0" t="0" r="635" b="0"/>
            <wp:docPr id="2001634360" name="Picture 2" descr="A screenshot of a medical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634360" name="Picture 2" descr="A screenshot of a medical form&#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8883" t="5839" r="9723" b="20438"/>
                    <a:stretch/>
                  </pic:blipFill>
                  <pic:spPr bwMode="auto">
                    <a:xfrm>
                      <a:off x="0" y="0"/>
                      <a:ext cx="3932420" cy="5040285"/>
                    </a:xfrm>
                    <a:prstGeom prst="rect">
                      <a:avLst/>
                    </a:prstGeom>
                    <a:noFill/>
                    <a:ln>
                      <a:noFill/>
                    </a:ln>
                    <a:extLst>
                      <a:ext uri="{53640926-AAD7-44D8-BBD7-CCE9431645EC}">
                        <a14:shadowObscured xmlns:a14="http://schemas.microsoft.com/office/drawing/2010/main"/>
                      </a:ext>
                    </a:extLst>
                  </pic:spPr>
                </pic:pic>
              </a:graphicData>
            </a:graphic>
          </wp:inline>
        </w:drawing>
      </w:r>
    </w:p>
    <w:p w14:paraId="1323A218" w14:textId="77777777" w:rsidR="00AC4F20" w:rsidRPr="00C62B87" w:rsidRDefault="00AC4F20" w:rsidP="00201F39">
      <w:pPr>
        <w:spacing w:after="60"/>
        <w:ind w:left="360"/>
        <w:rPr>
          <w:rFonts w:ascii="Arial" w:hAnsi="Arial" w:cs="Arial"/>
          <w:b/>
          <w:sz w:val="22"/>
          <w:szCs w:val="22"/>
        </w:rPr>
      </w:pPr>
    </w:p>
    <w:p w14:paraId="1C1310B7" w14:textId="77777777" w:rsidR="009F0277" w:rsidRPr="00C62B87" w:rsidRDefault="009F0277" w:rsidP="00201F39">
      <w:pPr>
        <w:spacing w:after="60"/>
        <w:ind w:left="360"/>
        <w:rPr>
          <w:rFonts w:ascii="Arial" w:hAnsi="Arial" w:cs="Arial"/>
          <w:b/>
          <w:sz w:val="22"/>
          <w:szCs w:val="22"/>
        </w:rPr>
      </w:pPr>
    </w:p>
    <w:p w14:paraId="73F33A93" w14:textId="77777777" w:rsidR="009F0277" w:rsidRPr="00C62B87" w:rsidRDefault="009F0277" w:rsidP="00201F39">
      <w:pPr>
        <w:spacing w:after="60"/>
        <w:ind w:left="360"/>
        <w:rPr>
          <w:rFonts w:ascii="Arial" w:hAnsi="Arial" w:cs="Arial"/>
          <w:b/>
          <w:sz w:val="22"/>
          <w:szCs w:val="22"/>
        </w:rPr>
      </w:pPr>
    </w:p>
    <w:p w14:paraId="3885DE83" w14:textId="77777777" w:rsidR="009F0277" w:rsidRPr="00C62B87" w:rsidRDefault="009F0277" w:rsidP="00201F39">
      <w:pPr>
        <w:spacing w:after="60"/>
        <w:ind w:left="360"/>
        <w:rPr>
          <w:rFonts w:ascii="Arial" w:hAnsi="Arial" w:cs="Arial"/>
          <w:b/>
          <w:sz w:val="22"/>
          <w:szCs w:val="22"/>
        </w:rPr>
      </w:pPr>
    </w:p>
    <w:p w14:paraId="5360C534" w14:textId="77777777" w:rsidR="00C62B87" w:rsidRPr="00C62B87" w:rsidRDefault="00C62B87">
      <w:pPr>
        <w:rPr>
          <w:rFonts w:ascii="Arial" w:hAnsi="Arial" w:cs="Arial"/>
          <w:b/>
          <w:bCs/>
          <w:sz w:val="22"/>
          <w:szCs w:val="22"/>
        </w:rPr>
      </w:pPr>
      <w:r w:rsidRPr="00C62B87">
        <w:rPr>
          <w:rFonts w:ascii="Arial" w:hAnsi="Arial" w:cs="Arial"/>
          <w:b/>
          <w:bCs/>
          <w:sz w:val="22"/>
          <w:szCs w:val="22"/>
        </w:rPr>
        <w:br w:type="page"/>
      </w:r>
    </w:p>
    <w:p w14:paraId="3371DB30" w14:textId="1618E047" w:rsidR="00AC4F20" w:rsidRPr="00C62B87" w:rsidRDefault="00AC4F20" w:rsidP="0BE9309D">
      <w:pPr>
        <w:spacing w:after="60"/>
        <w:ind w:left="360"/>
        <w:rPr>
          <w:rFonts w:ascii="Arial" w:hAnsi="Arial" w:cs="Arial"/>
          <w:b/>
          <w:bCs/>
          <w:sz w:val="22"/>
          <w:szCs w:val="22"/>
        </w:rPr>
      </w:pPr>
      <w:r w:rsidRPr="00C62B87">
        <w:rPr>
          <w:rFonts w:ascii="Arial" w:hAnsi="Arial" w:cs="Arial"/>
          <w:b/>
          <w:bCs/>
          <w:sz w:val="22"/>
          <w:szCs w:val="22"/>
        </w:rPr>
        <w:lastRenderedPageBreak/>
        <w:t>Figure 2</w:t>
      </w:r>
      <w:r w:rsidR="009675ED" w:rsidRPr="00C62B87">
        <w:rPr>
          <w:rFonts w:ascii="Arial" w:hAnsi="Arial" w:cs="Arial"/>
          <w:b/>
          <w:bCs/>
          <w:sz w:val="22"/>
          <w:szCs w:val="22"/>
        </w:rPr>
        <w:t>:</w:t>
      </w:r>
      <w:r w:rsidRPr="00C62B87">
        <w:rPr>
          <w:rFonts w:ascii="Arial" w:hAnsi="Arial" w:cs="Arial"/>
          <w:b/>
          <w:bCs/>
          <w:sz w:val="22"/>
          <w:szCs w:val="22"/>
        </w:rPr>
        <w:t xml:space="preserve"> </w:t>
      </w:r>
    </w:p>
    <w:p w14:paraId="6E7265CE" w14:textId="77777777" w:rsidR="00AC4F20" w:rsidRPr="00C62B87" w:rsidRDefault="00AC4F20" w:rsidP="00201F39">
      <w:pPr>
        <w:spacing w:after="60"/>
        <w:ind w:left="360"/>
        <w:rPr>
          <w:rFonts w:ascii="Arial" w:hAnsi="Arial" w:cs="Arial"/>
          <w:b/>
          <w:sz w:val="22"/>
          <w:szCs w:val="22"/>
        </w:rPr>
      </w:pPr>
    </w:p>
    <w:p w14:paraId="2BD098EF" w14:textId="64FB428A" w:rsidR="00AC4F20" w:rsidRPr="00C62B87" w:rsidRDefault="00AC4F20" w:rsidP="00201F39">
      <w:pPr>
        <w:spacing w:after="60"/>
        <w:ind w:left="360"/>
        <w:rPr>
          <w:rFonts w:ascii="Arial" w:hAnsi="Arial" w:cs="Arial"/>
          <w:b/>
          <w:sz w:val="22"/>
          <w:szCs w:val="22"/>
        </w:rPr>
      </w:pPr>
      <w:r w:rsidRPr="00C62B87">
        <w:rPr>
          <w:rFonts w:ascii="Arial" w:hAnsi="Arial" w:cs="Arial"/>
          <w:noProof/>
        </w:rPr>
        <w:drawing>
          <wp:inline distT="0" distB="0" distL="0" distR="0" wp14:anchorId="16349023" wp14:editId="026615E1">
            <wp:extent cx="4000500" cy="5895975"/>
            <wp:effectExtent l="0" t="0" r="0" b="9525"/>
            <wp:docPr id="1257740746" name="Picture 1" descr="AO Spine classification of thoracolumbar inju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O Spine classification of thoracolumbar injuries ..."/>
                    <pic:cNvPicPr>
                      <a:picLocks noChangeAspect="1" noChangeArrowheads="1"/>
                    </pic:cNvPicPr>
                  </pic:nvPicPr>
                  <pic:blipFill rotWithShape="1">
                    <a:blip r:embed="rId8">
                      <a:extLst>
                        <a:ext uri="{28A0092B-C50C-407E-A947-70E740481C1C}">
                          <a14:useLocalDpi xmlns:a14="http://schemas.microsoft.com/office/drawing/2010/main" val="0"/>
                        </a:ext>
                      </a:extLst>
                    </a:blip>
                    <a:srcRect t="1746"/>
                    <a:stretch/>
                  </pic:blipFill>
                  <pic:spPr bwMode="auto">
                    <a:xfrm>
                      <a:off x="0" y="0"/>
                      <a:ext cx="4000500" cy="5895975"/>
                    </a:xfrm>
                    <a:prstGeom prst="rect">
                      <a:avLst/>
                    </a:prstGeom>
                    <a:noFill/>
                    <a:ln>
                      <a:noFill/>
                    </a:ln>
                    <a:extLst>
                      <a:ext uri="{53640926-AAD7-44D8-BBD7-CCE9431645EC}">
                        <a14:shadowObscured xmlns:a14="http://schemas.microsoft.com/office/drawing/2010/main"/>
                      </a:ext>
                    </a:extLst>
                  </pic:spPr>
                </pic:pic>
              </a:graphicData>
            </a:graphic>
          </wp:inline>
        </w:drawing>
      </w:r>
    </w:p>
    <w:p w14:paraId="0EE574CB" w14:textId="4CEE406D" w:rsidR="00AC4F20" w:rsidRPr="00C62B87" w:rsidRDefault="00AC4F20" w:rsidP="00AC4F20">
      <w:pPr>
        <w:pStyle w:val="NormalWeb"/>
        <w:rPr>
          <w:rFonts w:ascii="Arial" w:hAnsi="Arial" w:cs="Arial"/>
        </w:rPr>
      </w:pPr>
    </w:p>
    <w:p w14:paraId="28276948" w14:textId="77777777" w:rsidR="00AC4F20" w:rsidRPr="00C62B87" w:rsidRDefault="00AC4F20" w:rsidP="00201F39">
      <w:pPr>
        <w:spacing w:after="60"/>
        <w:ind w:left="360"/>
        <w:rPr>
          <w:rFonts w:ascii="Arial" w:hAnsi="Arial" w:cs="Arial"/>
          <w:b/>
          <w:sz w:val="22"/>
          <w:szCs w:val="22"/>
        </w:rPr>
      </w:pPr>
    </w:p>
    <w:sectPr w:rsidR="00AC4F20" w:rsidRPr="00C62B87" w:rsidSect="00E82761">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hJ3TPBy/ENnM06" int2:id="5AE0CiqV">
      <int2:state int2:value="Rejected" int2:type="AugLoop_Text_Critique"/>
    </int2:textHash>
    <int2:bookmark int2:bookmarkName="_Int_8bCKTLa5" int2:invalidationBookmarkName="" int2:hashCode="OfAtNuqrf0LCTB" int2:id="1jX2RG7y">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6B85F"/>
    <w:multiLevelType w:val="hybridMultilevel"/>
    <w:tmpl w:val="79DEAFAE"/>
    <w:lvl w:ilvl="0" w:tplc="5A502520">
      <w:start w:val="1"/>
      <w:numFmt w:val="bullet"/>
      <w:lvlText w:val=""/>
      <w:lvlJc w:val="left"/>
      <w:pPr>
        <w:ind w:left="720" w:hanging="360"/>
      </w:pPr>
      <w:rPr>
        <w:rFonts w:ascii="Symbol" w:hAnsi="Symbol" w:hint="default"/>
      </w:rPr>
    </w:lvl>
    <w:lvl w:ilvl="1" w:tplc="8B64FB04">
      <w:start w:val="1"/>
      <w:numFmt w:val="bullet"/>
      <w:lvlText w:val="o"/>
      <w:lvlJc w:val="left"/>
      <w:pPr>
        <w:ind w:left="1440" w:hanging="360"/>
      </w:pPr>
      <w:rPr>
        <w:rFonts w:ascii="Courier New" w:hAnsi="Courier New" w:hint="default"/>
      </w:rPr>
    </w:lvl>
    <w:lvl w:ilvl="2" w:tplc="840E833A">
      <w:start w:val="1"/>
      <w:numFmt w:val="bullet"/>
      <w:lvlText w:val=""/>
      <w:lvlJc w:val="left"/>
      <w:pPr>
        <w:ind w:left="2160" w:hanging="360"/>
      </w:pPr>
      <w:rPr>
        <w:rFonts w:ascii="Wingdings" w:hAnsi="Wingdings" w:hint="default"/>
      </w:rPr>
    </w:lvl>
    <w:lvl w:ilvl="3" w:tplc="C07E2F20">
      <w:start w:val="1"/>
      <w:numFmt w:val="bullet"/>
      <w:lvlText w:val=""/>
      <w:lvlJc w:val="left"/>
      <w:pPr>
        <w:ind w:left="2880" w:hanging="360"/>
      </w:pPr>
      <w:rPr>
        <w:rFonts w:ascii="Symbol" w:hAnsi="Symbol" w:hint="default"/>
      </w:rPr>
    </w:lvl>
    <w:lvl w:ilvl="4" w:tplc="2BCEFB1E">
      <w:start w:val="1"/>
      <w:numFmt w:val="bullet"/>
      <w:lvlText w:val="o"/>
      <w:lvlJc w:val="left"/>
      <w:pPr>
        <w:ind w:left="3600" w:hanging="360"/>
      </w:pPr>
      <w:rPr>
        <w:rFonts w:ascii="Courier New" w:hAnsi="Courier New" w:hint="default"/>
      </w:rPr>
    </w:lvl>
    <w:lvl w:ilvl="5" w:tplc="6DD01EAC">
      <w:start w:val="1"/>
      <w:numFmt w:val="bullet"/>
      <w:lvlText w:val=""/>
      <w:lvlJc w:val="left"/>
      <w:pPr>
        <w:ind w:left="4320" w:hanging="360"/>
      </w:pPr>
      <w:rPr>
        <w:rFonts w:ascii="Wingdings" w:hAnsi="Wingdings" w:hint="default"/>
      </w:rPr>
    </w:lvl>
    <w:lvl w:ilvl="6" w:tplc="FF0AE772">
      <w:start w:val="1"/>
      <w:numFmt w:val="bullet"/>
      <w:lvlText w:val=""/>
      <w:lvlJc w:val="left"/>
      <w:pPr>
        <w:ind w:left="5040" w:hanging="360"/>
      </w:pPr>
      <w:rPr>
        <w:rFonts w:ascii="Symbol" w:hAnsi="Symbol" w:hint="default"/>
      </w:rPr>
    </w:lvl>
    <w:lvl w:ilvl="7" w:tplc="7F961D76">
      <w:start w:val="1"/>
      <w:numFmt w:val="bullet"/>
      <w:lvlText w:val="o"/>
      <w:lvlJc w:val="left"/>
      <w:pPr>
        <w:ind w:left="5760" w:hanging="360"/>
      </w:pPr>
      <w:rPr>
        <w:rFonts w:ascii="Courier New" w:hAnsi="Courier New" w:hint="default"/>
      </w:rPr>
    </w:lvl>
    <w:lvl w:ilvl="8" w:tplc="B82AC560">
      <w:start w:val="1"/>
      <w:numFmt w:val="bullet"/>
      <w:lvlText w:val=""/>
      <w:lvlJc w:val="left"/>
      <w:pPr>
        <w:ind w:left="6480" w:hanging="360"/>
      </w:pPr>
      <w:rPr>
        <w:rFonts w:ascii="Wingdings" w:hAnsi="Wingdings" w:hint="default"/>
      </w:rPr>
    </w:lvl>
  </w:abstractNum>
  <w:abstractNum w:abstractNumId="1" w15:restartNumberingAfterBreak="0">
    <w:nsid w:val="03E3489B"/>
    <w:multiLevelType w:val="hybridMultilevel"/>
    <w:tmpl w:val="2C54183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071BC1E7"/>
    <w:multiLevelType w:val="hybridMultilevel"/>
    <w:tmpl w:val="C66A5CC2"/>
    <w:lvl w:ilvl="0" w:tplc="0796841A">
      <w:start w:val="1"/>
      <w:numFmt w:val="bullet"/>
      <w:lvlText w:val=""/>
      <w:lvlJc w:val="left"/>
      <w:pPr>
        <w:ind w:left="1800" w:hanging="360"/>
      </w:pPr>
      <w:rPr>
        <w:rFonts w:ascii="Symbol" w:hAnsi="Symbol" w:hint="default"/>
      </w:rPr>
    </w:lvl>
    <w:lvl w:ilvl="1" w:tplc="41E8E56E">
      <w:start w:val="1"/>
      <w:numFmt w:val="bullet"/>
      <w:lvlText w:val="o"/>
      <w:lvlJc w:val="left"/>
      <w:pPr>
        <w:ind w:left="2520" w:hanging="360"/>
      </w:pPr>
      <w:rPr>
        <w:rFonts w:ascii="Courier New" w:hAnsi="Courier New" w:hint="default"/>
      </w:rPr>
    </w:lvl>
    <w:lvl w:ilvl="2" w:tplc="405EDE62">
      <w:start w:val="1"/>
      <w:numFmt w:val="bullet"/>
      <w:lvlText w:val=""/>
      <w:lvlJc w:val="left"/>
      <w:pPr>
        <w:ind w:left="3240" w:hanging="360"/>
      </w:pPr>
      <w:rPr>
        <w:rFonts w:ascii="Wingdings" w:hAnsi="Wingdings" w:hint="default"/>
      </w:rPr>
    </w:lvl>
    <w:lvl w:ilvl="3" w:tplc="DE68DA7C">
      <w:start w:val="1"/>
      <w:numFmt w:val="bullet"/>
      <w:lvlText w:val=""/>
      <w:lvlJc w:val="left"/>
      <w:pPr>
        <w:ind w:left="3960" w:hanging="360"/>
      </w:pPr>
      <w:rPr>
        <w:rFonts w:ascii="Symbol" w:hAnsi="Symbol" w:hint="default"/>
      </w:rPr>
    </w:lvl>
    <w:lvl w:ilvl="4" w:tplc="7022589C">
      <w:start w:val="1"/>
      <w:numFmt w:val="bullet"/>
      <w:lvlText w:val="o"/>
      <w:lvlJc w:val="left"/>
      <w:pPr>
        <w:ind w:left="4680" w:hanging="360"/>
      </w:pPr>
      <w:rPr>
        <w:rFonts w:ascii="Courier New" w:hAnsi="Courier New" w:hint="default"/>
      </w:rPr>
    </w:lvl>
    <w:lvl w:ilvl="5" w:tplc="AC60850C">
      <w:start w:val="1"/>
      <w:numFmt w:val="bullet"/>
      <w:lvlText w:val=""/>
      <w:lvlJc w:val="left"/>
      <w:pPr>
        <w:ind w:left="5400" w:hanging="360"/>
      </w:pPr>
      <w:rPr>
        <w:rFonts w:ascii="Wingdings" w:hAnsi="Wingdings" w:hint="default"/>
      </w:rPr>
    </w:lvl>
    <w:lvl w:ilvl="6" w:tplc="C06EBF70">
      <w:start w:val="1"/>
      <w:numFmt w:val="bullet"/>
      <w:lvlText w:val=""/>
      <w:lvlJc w:val="left"/>
      <w:pPr>
        <w:ind w:left="6120" w:hanging="360"/>
      </w:pPr>
      <w:rPr>
        <w:rFonts w:ascii="Symbol" w:hAnsi="Symbol" w:hint="default"/>
      </w:rPr>
    </w:lvl>
    <w:lvl w:ilvl="7" w:tplc="D9CE68EE">
      <w:start w:val="1"/>
      <w:numFmt w:val="bullet"/>
      <w:lvlText w:val="o"/>
      <w:lvlJc w:val="left"/>
      <w:pPr>
        <w:ind w:left="6840" w:hanging="360"/>
      </w:pPr>
      <w:rPr>
        <w:rFonts w:ascii="Courier New" w:hAnsi="Courier New" w:hint="default"/>
      </w:rPr>
    </w:lvl>
    <w:lvl w:ilvl="8" w:tplc="D9BC93B0">
      <w:start w:val="1"/>
      <w:numFmt w:val="bullet"/>
      <w:lvlText w:val=""/>
      <w:lvlJc w:val="left"/>
      <w:pPr>
        <w:ind w:left="7560" w:hanging="360"/>
      </w:pPr>
      <w:rPr>
        <w:rFonts w:ascii="Wingdings" w:hAnsi="Wingdings" w:hint="default"/>
      </w:rPr>
    </w:lvl>
  </w:abstractNum>
  <w:abstractNum w:abstractNumId="3" w15:restartNumberingAfterBreak="0">
    <w:nsid w:val="0771391D"/>
    <w:multiLevelType w:val="hybridMultilevel"/>
    <w:tmpl w:val="7284D36E"/>
    <w:lvl w:ilvl="0" w:tplc="05B8BF88">
      <w:start w:val="4"/>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 w15:restartNumberingAfterBreak="0">
    <w:nsid w:val="0A1F61FC"/>
    <w:multiLevelType w:val="hybridMultilevel"/>
    <w:tmpl w:val="180840D8"/>
    <w:lvl w:ilvl="0" w:tplc="F46ED00C">
      <w:start w:val="1"/>
      <w:numFmt w:val="bullet"/>
      <w:lvlText w:val=""/>
      <w:lvlJc w:val="left"/>
      <w:pPr>
        <w:ind w:left="1800" w:hanging="360"/>
      </w:pPr>
      <w:rPr>
        <w:rFonts w:ascii="Symbol" w:hAnsi="Symbol" w:hint="default"/>
      </w:rPr>
    </w:lvl>
    <w:lvl w:ilvl="1" w:tplc="064A89AA">
      <w:start w:val="1"/>
      <w:numFmt w:val="bullet"/>
      <w:lvlText w:val="o"/>
      <w:lvlJc w:val="left"/>
      <w:pPr>
        <w:ind w:left="2520" w:hanging="360"/>
      </w:pPr>
      <w:rPr>
        <w:rFonts w:ascii="Courier New" w:hAnsi="Courier New" w:hint="default"/>
      </w:rPr>
    </w:lvl>
    <w:lvl w:ilvl="2" w:tplc="A8B817FC">
      <w:start w:val="1"/>
      <w:numFmt w:val="bullet"/>
      <w:lvlText w:val=""/>
      <w:lvlJc w:val="left"/>
      <w:pPr>
        <w:ind w:left="3240" w:hanging="360"/>
      </w:pPr>
      <w:rPr>
        <w:rFonts w:ascii="Wingdings" w:hAnsi="Wingdings" w:hint="default"/>
      </w:rPr>
    </w:lvl>
    <w:lvl w:ilvl="3" w:tplc="8A2C37B0">
      <w:start w:val="1"/>
      <w:numFmt w:val="bullet"/>
      <w:lvlText w:val=""/>
      <w:lvlJc w:val="left"/>
      <w:pPr>
        <w:ind w:left="3960" w:hanging="360"/>
      </w:pPr>
      <w:rPr>
        <w:rFonts w:ascii="Symbol" w:hAnsi="Symbol" w:hint="default"/>
      </w:rPr>
    </w:lvl>
    <w:lvl w:ilvl="4" w:tplc="D0F4B11A">
      <w:start w:val="1"/>
      <w:numFmt w:val="bullet"/>
      <w:lvlText w:val="o"/>
      <w:lvlJc w:val="left"/>
      <w:pPr>
        <w:ind w:left="4680" w:hanging="360"/>
      </w:pPr>
      <w:rPr>
        <w:rFonts w:ascii="Courier New" w:hAnsi="Courier New" w:hint="default"/>
      </w:rPr>
    </w:lvl>
    <w:lvl w:ilvl="5" w:tplc="E2520DDA">
      <w:start w:val="1"/>
      <w:numFmt w:val="bullet"/>
      <w:lvlText w:val=""/>
      <w:lvlJc w:val="left"/>
      <w:pPr>
        <w:ind w:left="5400" w:hanging="360"/>
      </w:pPr>
      <w:rPr>
        <w:rFonts w:ascii="Wingdings" w:hAnsi="Wingdings" w:hint="default"/>
      </w:rPr>
    </w:lvl>
    <w:lvl w:ilvl="6" w:tplc="EA1826B4">
      <w:start w:val="1"/>
      <w:numFmt w:val="bullet"/>
      <w:lvlText w:val=""/>
      <w:lvlJc w:val="left"/>
      <w:pPr>
        <w:ind w:left="6120" w:hanging="360"/>
      </w:pPr>
      <w:rPr>
        <w:rFonts w:ascii="Symbol" w:hAnsi="Symbol" w:hint="default"/>
      </w:rPr>
    </w:lvl>
    <w:lvl w:ilvl="7" w:tplc="5300B8FC">
      <w:start w:val="1"/>
      <w:numFmt w:val="bullet"/>
      <w:lvlText w:val="o"/>
      <w:lvlJc w:val="left"/>
      <w:pPr>
        <w:ind w:left="6840" w:hanging="360"/>
      </w:pPr>
      <w:rPr>
        <w:rFonts w:ascii="Courier New" w:hAnsi="Courier New" w:hint="default"/>
      </w:rPr>
    </w:lvl>
    <w:lvl w:ilvl="8" w:tplc="20721482">
      <w:start w:val="1"/>
      <w:numFmt w:val="bullet"/>
      <w:lvlText w:val=""/>
      <w:lvlJc w:val="left"/>
      <w:pPr>
        <w:ind w:left="7560" w:hanging="360"/>
      </w:pPr>
      <w:rPr>
        <w:rFonts w:ascii="Wingdings" w:hAnsi="Wingdings" w:hint="default"/>
      </w:rPr>
    </w:lvl>
  </w:abstractNum>
  <w:abstractNum w:abstractNumId="5" w15:restartNumberingAfterBreak="0">
    <w:nsid w:val="11FF12FB"/>
    <w:multiLevelType w:val="hybridMultilevel"/>
    <w:tmpl w:val="8C761A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183AD5"/>
    <w:multiLevelType w:val="multilevel"/>
    <w:tmpl w:val="9878BC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6DA9CF"/>
    <w:multiLevelType w:val="hybridMultilevel"/>
    <w:tmpl w:val="92CC3ACA"/>
    <w:lvl w:ilvl="0" w:tplc="ADB0CC40">
      <w:start w:val="1"/>
      <w:numFmt w:val="bullet"/>
      <w:lvlText w:val=""/>
      <w:lvlJc w:val="left"/>
      <w:pPr>
        <w:ind w:left="1800" w:hanging="360"/>
      </w:pPr>
      <w:rPr>
        <w:rFonts w:ascii="Symbol" w:hAnsi="Symbol" w:hint="default"/>
      </w:rPr>
    </w:lvl>
    <w:lvl w:ilvl="1" w:tplc="3CD66AE4">
      <w:start w:val="1"/>
      <w:numFmt w:val="bullet"/>
      <w:lvlText w:val="o"/>
      <w:lvlJc w:val="left"/>
      <w:pPr>
        <w:ind w:left="2520" w:hanging="360"/>
      </w:pPr>
      <w:rPr>
        <w:rFonts w:ascii="Courier New" w:hAnsi="Courier New" w:hint="default"/>
      </w:rPr>
    </w:lvl>
    <w:lvl w:ilvl="2" w:tplc="0CA4565E">
      <w:start w:val="1"/>
      <w:numFmt w:val="bullet"/>
      <w:lvlText w:val=""/>
      <w:lvlJc w:val="left"/>
      <w:pPr>
        <w:ind w:left="3240" w:hanging="360"/>
      </w:pPr>
      <w:rPr>
        <w:rFonts w:ascii="Wingdings" w:hAnsi="Wingdings" w:hint="default"/>
      </w:rPr>
    </w:lvl>
    <w:lvl w:ilvl="3" w:tplc="DB12CF3C">
      <w:start w:val="1"/>
      <w:numFmt w:val="bullet"/>
      <w:lvlText w:val=""/>
      <w:lvlJc w:val="left"/>
      <w:pPr>
        <w:ind w:left="3960" w:hanging="360"/>
      </w:pPr>
      <w:rPr>
        <w:rFonts w:ascii="Symbol" w:hAnsi="Symbol" w:hint="default"/>
      </w:rPr>
    </w:lvl>
    <w:lvl w:ilvl="4" w:tplc="E150633A">
      <w:start w:val="1"/>
      <w:numFmt w:val="bullet"/>
      <w:lvlText w:val="o"/>
      <w:lvlJc w:val="left"/>
      <w:pPr>
        <w:ind w:left="4680" w:hanging="360"/>
      </w:pPr>
      <w:rPr>
        <w:rFonts w:ascii="Courier New" w:hAnsi="Courier New" w:hint="default"/>
      </w:rPr>
    </w:lvl>
    <w:lvl w:ilvl="5" w:tplc="FD2623F4">
      <w:start w:val="1"/>
      <w:numFmt w:val="bullet"/>
      <w:lvlText w:val=""/>
      <w:lvlJc w:val="left"/>
      <w:pPr>
        <w:ind w:left="5400" w:hanging="360"/>
      </w:pPr>
      <w:rPr>
        <w:rFonts w:ascii="Wingdings" w:hAnsi="Wingdings" w:hint="default"/>
      </w:rPr>
    </w:lvl>
    <w:lvl w:ilvl="6" w:tplc="B1629254">
      <w:start w:val="1"/>
      <w:numFmt w:val="bullet"/>
      <w:lvlText w:val=""/>
      <w:lvlJc w:val="left"/>
      <w:pPr>
        <w:ind w:left="6120" w:hanging="360"/>
      </w:pPr>
      <w:rPr>
        <w:rFonts w:ascii="Symbol" w:hAnsi="Symbol" w:hint="default"/>
      </w:rPr>
    </w:lvl>
    <w:lvl w:ilvl="7" w:tplc="0726BCD0">
      <w:start w:val="1"/>
      <w:numFmt w:val="bullet"/>
      <w:lvlText w:val="o"/>
      <w:lvlJc w:val="left"/>
      <w:pPr>
        <w:ind w:left="6840" w:hanging="360"/>
      </w:pPr>
      <w:rPr>
        <w:rFonts w:ascii="Courier New" w:hAnsi="Courier New" w:hint="default"/>
      </w:rPr>
    </w:lvl>
    <w:lvl w:ilvl="8" w:tplc="EC5C3B00">
      <w:start w:val="1"/>
      <w:numFmt w:val="bullet"/>
      <w:lvlText w:val=""/>
      <w:lvlJc w:val="left"/>
      <w:pPr>
        <w:ind w:left="7560" w:hanging="360"/>
      </w:pPr>
      <w:rPr>
        <w:rFonts w:ascii="Wingdings" w:hAnsi="Wingdings" w:hint="default"/>
      </w:rPr>
    </w:lvl>
  </w:abstractNum>
  <w:abstractNum w:abstractNumId="8" w15:restartNumberingAfterBreak="0">
    <w:nsid w:val="31827D6D"/>
    <w:multiLevelType w:val="hybridMultilevel"/>
    <w:tmpl w:val="444CA64E"/>
    <w:lvl w:ilvl="0" w:tplc="AC86373C">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9509CB"/>
    <w:multiLevelType w:val="hybridMultilevel"/>
    <w:tmpl w:val="52226D66"/>
    <w:lvl w:ilvl="0" w:tplc="42AADC72">
      <w:start w:val="1"/>
      <w:numFmt w:val="lowerLetter"/>
      <w:lvlText w:val="%1."/>
      <w:lvlJc w:val="left"/>
      <w:pPr>
        <w:ind w:left="2160" w:hanging="360"/>
      </w:pPr>
    </w:lvl>
    <w:lvl w:ilvl="1" w:tplc="BAA4C2BC">
      <w:start w:val="1"/>
      <w:numFmt w:val="bullet"/>
      <w:lvlText w:val=""/>
      <w:lvlJc w:val="left"/>
      <w:pPr>
        <w:ind w:left="2880" w:hanging="360"/>
      </w:pPr>
      <w:rPr>
        <w:rFonts w:ascii="Wingdings" w:hAnsi="Wingdings" w:hint="default"/>
      </w:rPr>
    </w:lvl>
    <w:lvl w:ilvl="2" w:tplc="4142EFD2">
      <w:start w:val="1"/>
      <w:numFmt w:val="lowerRoman"/>
      <w:lvlText w:val="%3."/>
      <w:lvlJc w:val="right"/>
      <w:pPr>
        <w:ind w:left="3600" w:hanging="180"/>
      </w:pPr>
    </w:lvl>
    <w:lvl w:ilvl="3" w:tplc="E9DC2814">
      <w:start w:val="1"/>
      <w:numFmt w:val="decimal"/>
      <w:lvlText w:val="%4."/>
      <w:lvlJc w:val="left"/>
      <w:pPr>
        <w:ind w:left="4320" w:hanging="360"/>
      </w:pPr>
    </w:lvl>
    <w:lvl w:ilvl="4" w:tplc="0F14C44A">
      <w:start w:val="1"/>
      <w:numFmt w:val="lowerLetter"/>
      <w:lvlText w:val="%5."/>
      <w:lvlJc w:val="left"/>
      <w:pPr>
        <w:ind w:left="5040" w:hanging="360"/>
      </w:pPr>
    </w:lvl>
    <w:lvl w:ilvl="5" w:tplc="BE542AE2">
      <w:start w:val="1"/>
      <w:numFmt w:val="lowerRoman"/>
      <w:lvlText w:val="%6."/>
      <w:lvlJc w:val="right"/>
      <w:pPr>
        <w:ind w:left="5760" w:hanging="180"/>
      </w:pPr>
    </w:lvl>
    <w:lvl w:ilvl="6" w:tplc="98546112">
      <w:start w:val="1"/>
      <w:numFmt w:val="decimal"/>
      <w:lvlText w:val="%7."/>
      <w:lvlJc w:val="left"/>
      <w:pPr>
        <w:ind w:left="6480" w:hanging="360"/>
      </w:pPr>
    </w:lvl>
    <w:lvl w:ilvl="7" w:tplc="825C9762">
      <w:start w:val="1"/>
      <w:numFmt w:val="lowerLetter"/>
      <w:lvlText w:val="%8."/>
      <w:lvlJc w:val="left"/>
      <w:pPr>
        <w:ind w:left="7200" w:hanging="360"/>
      </w:pPr>
    </w:lvl>
    <w:lvl w:ilvl="8" w:tplc="F1B8B7F0">
      <w:start w:val="1"/>
      <w:numFmt w:val="lowerRoman"/>
      <w:lvlText w:val="%9."/>
      <w:lvlJc w:val="right"/>
      <w:pPr>
        <w:ind w:left="7920" w:hanging="180"/>
      </w:pPr>
    </w:lvl>
  </w:abstractNum>
  <w:abstractNum w:abstractNumId="10" w15:restartNumberingAfterBreak="0">
    <w:nsid w:val="37FEF2A4"/>
    <w:multiLevelType w:val="hybridMultilevel"/>
    <w:tmpl w:val="EDDEE44E"/>
    <w:lvl w:ilvl="0" w:tplc="055628EE">
      <w:start w:val="1"/>
      <w:numFmt w:val="bullet"/>
      <w:lvlText w:val=""/>
      <w:lvlJc w:val="left"/>
      <w:pPr>
        <w:ind w:left="1800" w:hanging="360"/>
      </w:pPr>
      <w:rPr>
        <w:rFonts w:ascii="Symbol" w:hAnsi="Symbol" w:hint="default"/>
      </w:rPr>
    </w:lvl>
    <w:lvl w:ilvl="1" w:tplc="95AE9C20">
      <w:start w:val="1"/>
      <w:numFmt w:val="bullet"/>
      <w:lvlText w:val="o"/>
      <w:lvlJc w:val="left"/>
      <w:pPr>
        <w:ind w:left="2520" w:hanging="360"/>
      </w:pPr>
      <w:rPr>
        <w:rFonts w:ascii="Courier New" w:hAnsi="Courier New" w:hint="default"/>
      </w:rPr>
    </w:lvl>
    <w:lvl w:ilvl="2" w:tplc="27425CB0">
      <w:start w:val="1"/>
      <w:numFmt w:val="bullet"/>
      <w:lvlText w:val=""/>
      <w:lvlJc w:val="left"/>
      <w:pPr>
        <w:ind w:left="3240" w:hanging="360"/>
      </w:pPr>
      <w:rPr>
        <w:rFonts w:ascii="Wingdings" w:hAnsi="Wingdings" w:hint="default"/>
      </w:rPr>
    </w:lvl>
    <w:lvl w:ilvl="3" w:tplc="4EA470C0">
      <w:start w:val="1"/>
      <w:numFmt w:val="bullet"/>
      <w:lvlText w:val=""/>
      <w:lvlJc w:val="left"/>
      <w:pPr>
        <w:ind w:left="3960" w:hanging="360"/>
      </w:pPr>
      <w:rPr>
        <w:rFonts w:ascii="Symbol" w:hAnsi="Symbol" w:hint="default"/>
      </w:rPr>
    </w:lvl>
    <w:lvl w:ilvl="4" w:tplc="DE18F78C">
      <w:start w:val="1"/>
      <w:numFmt w:val="bullet"/>
      <w:lvlText w:val="o"/>
      <w:lvlJc w:val="left"/>
      <w:pPr>
        <w:ind w:left="4680" w:hanging="360"/>
      </w:pPr>
      <w:rPr>
        <w:rFonts w:ascii="Courier New" w:hAnsi="Courier New" w:hint="default"/>
      </w:rPr>
    </w:lvl>
    <w:lvl w:ilvl="5" w:tplc="75C0CE1A">
      <w:start w:val="1"/>
      <w:numFmt w:val="bullet"/>
      <w:lvlText w:val=""/>
      <w:lvlJc w:val="left"/>
      <w:pPr>
        <w:ind w:left="5400" w:hanging="360"/>
      </w:pPr>
      <w:rPr>
        <w:rFonts w:ascii="Wingdings" w:hAnsi="Wingdings" w:hint="default"/>
      </w:rPr>
    </w:lvl>
    <w:lvl w:ilvl="6" w:tplc="370C3304">
      <w:start w:val="1"/>
      <w:numFmt w:val="bullet"/>
      <w:lvlText w:val=""/>
      <w:lvlJc w:val="left"/>
      <w:pPr>
        <w:ind w:left="6120" w:hanging="360"/>
      </w:pPr>
      <w:rPr>
        <w:rFonts w:ascii="Symbol" w:hAnsi="Symbol" w:hint="default"/>
      </w:rPr>
    </w:lvl>
    <w:lvl w:ilvl="7" w:tplc="82F433D8">
      <w:start w:val="1"/>
      <w:numFmt w:val="bullet"/>
      <w:lvlText w:val="o"/>
      <w:lvlJc w:val="left"/>
      <w:pPr>
        <w:ind w:left="6840" w:hanging="360"/>
      </w:pPr>
      <w:rPr>
        <w:rFonts w:ascii="Courier New" w:hAnsi="Courier New" w:hint="default"/>
      </w:rPr>
    </w:lvl>
    <w:lvl w:ilvl="8" w:tplc="68D05AC0">
      <w:start w:val="1"/>
      <w:numFmt w:val="bullet"/>
      <w:lvlText w:val=""/>
      <w:lvlJc w:val="left"/>
      <w:pPr>
        <w:ind w:left="7560" w:hanging="360"/>
      </w:pPr>
      <w:rPr>
        <w:rFonts w:ascii="Wingdings" w:hAnsi="Wingdings" w:hint="default"/>
      </w:rPr>
    </w:lvl>
  </w:abstractNum>
  <w:abstractNum w:abstractNumId="11" w15:restartNumberingAfterBreak="0">
    <w:nsid w:val="4198FC3A"/>
    <w:multiLevelType w:val="hybridMultilevel"/>
    <w:tmpl w:val="B590D132"/>
    <w:lvl w:ilvl="0" w:tplc="0B66C20E">
      <w:start w:val="1"/>
      <w:numFmt w:val="bullet"/>
      <w:lvlText w:val=""/>
      <w:lvlJc w:val="left"/>
      <w:pPr>
        <w:ind w:left="1080" w:hanging="360"/>
      </w:pPr>
      <w:rPr>
        <w:rFonts w:ascii="Symbol" w:hAnsi="Symbol" w:hint="default"/>
      </w:rPr>
    </w:lvl>
    <w:lvl w:ilvl="1" w:tplc="2DFED698">
      <w:start w:val="1"/>
      <w:numFmt w:val="bullet"/>
      <w:lvlText w:val="o"/>
      <w:lvlJc w:val="left"/>
      <w:pPr>
        <w:ind w:left="1800" w:hanging="360"/>
      </w:pPr>
      <w:rPr>
        <w:rFonts w:ascii="Courier New" w:hAnsi="Courier New" w:hint="default"/>
      </w:rPr>
    </w:lvl>
    <w:lvl w:ilvl="2" w:tplc="2CB69CD2">
      <w:start w:val="1"/>
      <w:numFmt w:val="bullet"/>
      <w:lvlText w:val=""/>
      <w:lvlJc w:val="left"/>
      <w:pPr>
        <w:ind w:left="2520" w:hanging="360"/>
      </w:pPr>
      <w:rPr>
        <w:rFonts w:ascii="Wingdings" w:hAnsi="Wingdings" w:hint="default"/>
      </w:rPr>
    </w:lvl>
    <w:lvl w:ilvl="3" w:tplc="AC5A7A0E">
      <w:start w:val="1"/>
      <w:numFmt w:val="bullet"/>
      <w:lvlText w:val=""/>
      <w:lvlJc w:val="left"/>
      <w:pPr>
        <w:ind w:left="3240" w:hanging="360"/>
      </w:pPr>
      <w:rPr>
        <w:rFonts w:ascii="Symbol" w:hAnsi="Symbol" w:hint="default"/>
      </w:rPr>
    </w:lvl>
    <w:lvl w:ilvl="4" w:tplc="D15C4DAA">
      <w:start w:val="1"/>
      <w:numFmt w:val="bullet"/>
      <w:lvlText w:val="o"/>
      <w:lvlJc w:val="left"/>
      <w:pPr>
        <w:ind w:left="3960" w:hanging="360"/>
      </w:pPr>
      <w:rPr>
        <w:rFonts w:ascii="Courier New" w:hAnsi="Courier New" w:hint="default"/>
      </w:rPr>
    </w:lvl>
    <w:lvl w:ilvl="5" w:tplc="E76A5E1E">
      <w:start w:val="1"/>
      <w:numFmt w:val="bullet"/>
      <w:lvlText w:val=""/>
      <w:lvlJc w:val="left"/>
      <w:pPr>
        <w:ind w:left="4680" w:hanging="360"/>
      </w:pPr>
      <w:rPr>
        <w:rFonts w:ascii="Wingdings" w:hAnsi="Wingdings" w:hint="default"/>
      </w:rPr>
    </w:lvl>
    <w:lvl w:ilvl="6" w:tplc="33C8EC3C">
      <w:start w:val="1"/>
      <w:numFmt w:val="bullet"/>
      <w:lvlText w:val=""/>
      <w:lvlJc w:val="left"/>
      <w:pPr>
        <w:ind w:left="5400" w:hanging="360"/>
      </w:pPr>
      <w:rPr>
        <w:rFonts w:ascii="Symbol" w:hAnsi="Symbol" w:hint="default"/>
      </w:rPr>
    </w:lvl>
    <w:lvl w:ilvl="7" w:tplc="5D561506">
      <w:start w:val="1"/>
      <w:numFmt w:val="bullet"/>
      <w:lvlText w:val="o"/>
      <w:lvlJc w:val="left"/>
      <w:pPr>
        <w:ind w:left="6120" w:hanging="360"/>
      </w:pPr>
      <w:rPr>
        <w:rFonts w:ascii="Courier New" w:hAnsi="Courier New" w:hint="default"/>
      </w:rPr>
    </w:lvl>
    <w:lvl w:ilvl="8" w:tplc="F55432E8">
      <w:start w:val="1"/>
      <w:numFmt w:val="bullet"/>
      <w:lvlText w:val=""/>
      <w:lvlJc w:val="left"/>
      <w:pPr>
        <w:ind w:left="6840" w:hanging="360"/>
      </w:pPr>
      <w:rPr>
        <w:rFonts w:ascii="Wingdings" w:hAnsi="Wingdings" w:hint="default"/>
      </w:rPr>
    </w:lvl>
  </w:abstractNum>
  <w:abstractNum w:abstractNumId="12" w15:restartNumberingAfterBreak="0">
    <w:nsid w:val="4C5E30EE"/>
    <w:multiLevelType w:val="hybridMultilevel"/>
    <w:tmpl w:val="0954298A"/>
    <w:lvl w:ilvl="0" w:tplc="E1F03B90">
      <w:start w:val="1"/>
      <w:numFmt w:val="bullet"/>
      <w:lvlText w:val=""/>
      <w:lvlJc w:val="left"/>
      <w:pPr>
        <w:ind w:left="1800" w:hanging="360"/>
      </w:pPr>
      <w:rPr>
        <w:rFonts w:ascii="Symbol" w:hAnsi="Symbol" w:hint="default"/>
      </w:rPr>
    </w:lvl>
    <w:lvl w:ilvl="1" w:tplc="77BABE88">
      <w:start w:val="1"/>
      <w:numFmt w:val="bullet"/>
      <w:lvlText w:val="o"/>
      <w:lvlJc w:val="left"/>
      <w:pPr>
        <w:ind w:left="2520" w:hanging="360"/>
      </w:pPr>
      <w:rPr>
        <w:rFonts w:ascii="Courier New" w:hAnsi="Courier New" w:hint="default"/>
      </w:rPr>
    </w:lvl>
    <w:lvl w:ilvl="2" w:tplc="DEEED8A4">
      <w:start w:val="1"/>
      <w:numFmt w:val="bullet"/>
      <w:lvlText w:val=""/>
      <w:lvlJc w:val="left"/>
      <w:pPr>
        <w:ind w:left="3240" w:hanging="360"/>
      </w:pPr>
      <w:rPr>
        <w:rFonts w:ascii="Wingdings" w:hAnsi="Wingdings" w:hint="default"/>
      </w:rPr>
    </w:lvl>
    <w:lvl w:ilvl="3" w:tplc="A4000154">
      <w:start w:val="1"/>
      <w:numFmt w:val="bullet"/>
      <w:lvlText w:val=""/>
      <w:lvlJc w:val="left"/>
      <w:pPr>
        <w:ind w:left="3960" w:hanging="360"/>
      </w:pPr>
      <w:rPr>
        <w:rFonts w:ascii="Symbol" w:hAnsi="Symbol" w:hint="default"/>
      </w:rPr>
    </w:lvl>
    <w:lvl w:ilvl="4" w:tplc="3A789DAA">
      <w:start w:val="1"/>
      <w:numFmt w:val="bullet"/>
      <w:lvlText w:val="o"/>
      <w:lvlJc w:val="left"/>
      <w:pPr>
        <w:ind w:left="4680" w:hanging="360"/>
      </w:pPr>
      <w:rPr>
        <w:rFonts w:ascii="Courier New" w:hAnsi="Courier New" w:hint="default"/>
      </w:rPr>
    </w:lvl>
    <w:lvl w:ilvl="5" w:tplc="1824890E">
      <w:start w:val="1"/>
      <w:numFmt w:val="bullet"/>
      <w:lvlText w:val=""/>
      <w:lvlJc w:val="left"/>
      <w:pPr>
        <w:ind w:left="5400" w:hanging="360"/>
      </w:pPr>
      <w:rPr>
        <w:rFonts w:ascii="Wingdings" w:hAnsi="Wingdings" w:hint="default"/>
      </w:rPr>
    </w:lvl>
    <w:lvl w:ilvl="6" w:tplc="55588516">
      <w:start w:val="1"/>
      <w:numFmt w:val="bullet"/>
      <w:lvlText w:val=""/>
      <w:lvlJc w:val="left"/>
      <w:pPr>
        <w:ind w:left="6120" w:hanging="360"/>
      </w:pPr>
      <w:rPr>
        <w:rFonts w:ascii="Symbol" w:hAnsi="Symbol" w:hint="default"/>
      </w:rPr>
    </w:lvl>
    <w:lvl w:ilvl="7" w:tplc="064018FC">
      <w:start w:val="1"/>
      <w:numFmt w:val="bullet"/>
      <w:lvlText w:val="o"/>
      <w:lvlJc w:val="left"/>
      <w:pPr>
        <w:ind w:left="6840" w:hanging="360"/>
      </w:pPr>
      <w:rPr>
        <w:rFonts w:ascii="Courier New" w:hAnsi="Courier New" w:hint="default"/>
      </w:rPr>
    </w:lvl>
    <w:lvl w:ilvl="8" w:tplc="BB88EB66">
      <w:start w:val="1"/>
      <w:numFmt w:val="bullet"/>
      <w:lvlText w:val=""/>
      <w:lvlJc w:val="left"/>
      <w:pPr>
        <w:ind w:left="7560" w:hanging="360"/>
      </w:pPr>
      <w:rPr>
        <w:rFonts w:ascii="Wingdings" w:hAnsi="Wingdings" w:hint="default"/>
      </w:rPr>
    </w:lvl>
  </w:abstractNum>
  <w:abstractNum w:abstractNumId="13" w15:restartNumberingAfterBreak="0">
    <w:nsid w:val="4DB90A13"/>
    <w:multiLevelType w:val="multilevel"/>
    <w:tmpl w:val="3C9696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04807E7"/>
    <w:multiLevelType w:val="hybridMultilevel"/>
    <w:tmpl w:val="3EBE4A6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6A9A9811"/>
    <w:multiLevelType w:val="hybridMultilevel"/>
    <w:tmpl w:val="FF0AC0AA"/>
    <w:lvl w:ilvl="0" w:tplc="B1F22D82">
      <w:start w:val="1"/>
      <w:numFmt w:val="bullet"/>
      <w:lvlText w:val=""/>
      <w:lvlJc w:val="left"/>
      <w:pPr>
        <w:ind w:left="1800" w:hanging="360"/>
      </w:pPr>
      <w:rPr>
        <w:rFonts w:ascii="Symbol" w:hAnsi="Symbol" w:hint="default"/>
      </w:rPr>
    </w:lvl>
    <w:lvl w:ilvl="1" w:tplc="5FB2B152">
      <w:start w:val="1"/>
      <w:numFmt w:val="lowerLetter"/>
      <w:lvlText w:val="%2."/>
      <w:lvlJc w:val="left"/>
      <w:pPr>
        <w:ind w:left="2520" w:hanging="360"/>
      </w:pPr>
    </w:lvl>
    <w:lvl w:ilvl="2" w:tplc="038A2DB2">
      <w:start w:val="1"/>
      <w:numFmt w:val="bullet"/>
      <w:lvlText w:val=""/>
      <w:lvlJc w:val="left"/>
      <w:pPr>
        <w:ind w:left="3240" w:hanging="360"/>
      </w:pPr>
      <w:rPr>
        <w:rFonts w:ascii="Wingdings" w:hAnsi="Wingdings" w:hint="default"/>
      </w:rPr>
    </w:lvl>
    <w:lvl w:ilvl="3" w:tplc="6CE60A8E">
      <w:start w:val="1"/>
      <w:numFmt w:val="bullet"/>
      <w:lvlText w:val=""/>
      <w:lvlJc w:val="left"/>
      <w:pPr>
        <w:ind w:left="3960" w:hanging="360"/>
      </w:pPr>
      <w:rPr>
        <w:rFonts w:ascii="Symbol" w:hAnsi="Symbol" w:hint="default"/>
      </w:rPr>
    </w:lvl>
    <w:lvl w:ilvl="4" w:tplc="4086E770">
      <w:start w:val="1"/>
      <w:numFmt w:val="bullet"/>
      <w:lvlText w:val="o"/>
      <w:lvlJc w:val="left"/>
      <w:pPr>
        <w:ind w:left="4680" w:hanging="360"/>
      </w:pPr>
      <w:rPr>
        <w:rFonts w:ascii="Courier New" w:hAnsi="Courier New" w:hint="default"/>
      </w:rPr>
    </w:lvl>
    <w:lvl w:ilvl="5" w:tplc="4D26F9B2">
      <w:start w:val="1"/>
      <w:numFmt w:val="bullet"/>
      <w:lvlText w:val=""/>
      <w:lvlJc w:val="left"/>
      <w:pPr>
        <w:ind w:left="5400" w:hanging="360"/>
      </w:pPr>
      <w:rPr>
        <w:rFonts w:ascii="Wingdings" w:hAnsi="Wingdings" w:hint="default"/>
      </w:rPr>
    </w:lvl>
    <w:lvl w:ilvl="6" w:tplc="DBD874C6">
      <w:start w:val="1"/>
      <w:numFmt w:val="bullet"/>
      <w:lvlText w:val=""/>
      <w:lvlJc w:val="left"/>
      <w:pPr>
        <w:ind w:left="6120" w:hanging="360"/>
      </w:pPr>
      <w:rPr>
        <w:rFonts w:ascii="Symbol" w:hAnsi="Symbol" w:hint="default"/>
      </w:rPr>
    </w:lvl>
    <w:lvl w:ilvl="7" w:tplc="3E68930E">
      <w:start w:val="1"/>
      <w:numFmt w:val="bullet"/>
      <w:lvlText w:val="o"/>
      <w:lvlJc w:val="left"/>
      <w:pPr>
        <w:ind w:left="6840" w:hanging="360"/>
      </w:pPr>
      <w:rPr>
        <w:rFonts w:ascii="Courier New" w:hAnsi="Courier New" w:hint="default"/>
      </w:rPr>
    </w:lvl>
    <w:lvl w:ilvl="8" w:tplc="1EDE9116">
      <w:start w:val="1"/>
      <w:numFmt w:val="bullet"/>
      <w:lvlText w:val=""/>
      <w:lvlJc w:val="left"/>
      <w:pPr>
        <w:ind w:left="7560" w:hanging="360"/>
      </w:pPr>
      <w:rPr>
        <w:rFonts w:ascii="Wingdings" w:hAnsi="Wingdings" w:hint="default"/>
      </w:rPr>
    </w:lvl>
  </w:abstractNum>
  <w:abstractNum w:abstractNumId="16" w15:restartNumberingAfterBreak="0">
    <w:nsid w:val="6B642966"/>
    <w:multiLevelType w:val="hybridMultilevel"/>
    <w:tmpl w:val="AF6679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6D9AF623"/>
    <w:multiLevelType w:val="hybridMultilevel"/>
    <w:tmpl w:val="E656F5F8"/>
    <w:lvl w:ilvl="0" w:tplc="F67E02DC">
      <w:start w:val="1"/>
      <w:numFmt w:val="bullet"/>
      <w:lvlText w:val="o"/>
      <w:lvlJc w:val="left"/>
      <w:pPr>
        <w:ind w:left="1800" w:hanging="360"/>
      </w:pPr>
      <w:rPr>
        <w:rFonts w:ascii="Courier New" w:hAnsi="Courier New" w:hint="default"/>
      </w:rPr>
    </w:lvl>
    <w:lvl w:ilvl="1" w:tplc="F526361C">
      <w:start w:val="1"/>
      <w:numFmt w:val="bullet"/>
      <w:lvlText w:val="o"/>
      <w:lvlJc w:val="left"/>
      <w:pPr>
        <w:ind w:left="2520" w:hanging="360"/>
      </w:pPr>
      <w:rPr>
        <w:rFonts w:ascii="Courier New" w:hAnsi="Courier New" w:hint="default"/>
      </w:rPr>
    </w:lvl>
    <w:lvl w:ilvl="2" w:tplc="3C48E1E8">
      <w:start w:val="1"/>
      <w:numFmt w:val="bullet"/>
      <w:lvlText w:val=""/>
      <w:lvlJc w:val="left"/>
      <w:pPr>
        <w:ind w:left="3240" w:hanging="360"/>
      </w:pPr>
      <w:rPr>
        <w:rFonts w:ascii="Wingdings" w:hAnsi="Wingdings" w:hint="default"/>
      </w:rPr>
    </w:lvl>
    <w:lvl w:ilvl="3" w:tplc="1CAAED3A">
      <w:start w:val="1"/>
      <w:numFmt w:val="bullet"/>
      <w:lvlText w:val=""/>
      <w:lvlJc w:val="left"/>
      <w:pPr>
        <w:ind w:left="3960" w:hanging="360"/>
      </w:pPr>
      <w:rPr>
        <w:rFonts w:ascii="Symbol" w:hAnsi="Symbol" w:hint="default"/>
      </w:rPr>
    </w:lvl>
    <w:lvl w:ilvl="4" w:tplc="59DCCC7C">
      <w:start w:val="1"/>
      <w:numFmt w:val="bullet"/>
      <w:lvlText w:val="o"/>
      <w:lvlJc w:val="left"/>
      <w:pPr>
        <w:ind w:left="4680" w:hanging="360"/>
      </w:pPr>
      <w:rPr>
        <w:rFonts w:ascii="Courier New" w:hAnsi="Courier New" w:hint="default"/>
      </w:rPr>
    </w:lvl>
    <w:lvl w:ilvl="5" w:tplc="533ED946">
      <w:start w:val="1"/>
      <w:numFmt w:val="bullet"/>
      <w:lvlText w:val=""/>
      <w:lvlJc w:val="left"/>
      <w:pPr>
        <w:ind w:left="5400" w:hanging="360"/>
      </w:pPr>
      <w:rPr>
        <w:rFonts w:ascii="Wingdings" w:hAnsi="Wingdings" w:hint="default"/>
      </w:rPr>
    </w:lvl>
    <w:lvl w:ilvl="6" w:tplc="E8663AB0">
      <w:start w:val="1"/>
      <w:numFmt w:val="bullet"/>
      <w:lvlText w:val=""/>
      <w:lvlJc w:val="left"/>
      <w:pPr>
        <w:ind w:left="6120" w:hanging="360"/>
      </w:pPr>
      <w:rPr>
        <w:rFonts w:ascii="Symbol" w:hAnsi="Symbol" w:hint="default"/>
      </w:rPr>
    </w:lvl>
    <w:lvl w:ilvl="7" w:tplc="DDC42242">
      <w:start w:val="1"/>
      <w:numFmt w:val="bullet"/>
      <w:lvlText w:val="o"/>
      <w:lvlJc w:val="left"/>
      <w:pPr>
        <w:ind w:left="6840" w:hanging="360"/>
      </w:pPr>
      <w:rPr>
        <w:rFonts w:ascii="Courier New" w:hAnsi="Courier New" w:hint="default"/>
      </w:rPr>
    </w:lvl>
    <w:lvl w:ilvl="8" w:tplc="93DE205A">
      <w:start w:val="1"/>
      <w:numFmt w:val="bullet"/>
      <w:lvlText w:val=""/>
      <w:lvlJc w:val="left"/>
      <w:pPr>
        <w:ind w:left="7560" w:hanging="360"/>
      </w:pPr>
      <w:rPr>
        <w:rFonts w:ascii="Wingdings" w:hAnsi="Wingdings" w:hint="default"/>
      </w:rPr>
    </w:lvl>
  </w:abstractNum>
  <w:abstractNum w:abstractNumId="18" w15:restartNumberingAfterBreak="0">
    <w:nsid w:val="6DF16AB2"/>
    <w:multiLevelType w:val="hybridMultilevel"/>
    <w:tmpl w:val="CC70A37E"/>
    <w:lvl w:ilvl="0" w:tplc="8AD8108A">
      <w:start w:val="1"/>
      <w:numFmt w:val="bullet"/>
      <w:lvlText w:val=""/>
      <w:lvlJc w:val="left"/>
      <w:pPr>
        <w:ind w:left="1800" w:hanging="360"/>
      </w:pPr>
      <w:rPr>
        <w:rFonts w:ascii="Symbol" w:hAnsi="Symbol" w:hint="default"/>
      </w:rPr>
    </w:lvl>
    <w:lvl w:ilvl="1" w:tplc="CEFE951C">
      <w:start w:val="1"/>
      <w:numFmt w:val="bullet"/>
      <w:lvlText w:val="o"/>
      <w:lvlJc w:val="left"/>
      <w:pPr>
        <w:ind w:left="2520" w:hanging="360"/>
      </w:pPr>
      <w:rPr>
        <w:rFonts w:ascii="Courier New" w:hAnsi="Courier New" w:hint="default"/>
      </w:rPr>
    </w:lvl>
    <w:lvl w:ilvl="2" w:tplc="B84A69EA">
      <w:start w:val="1"/>
      <w:numFmt w:val="bullet"/>
      <w:lvlText w:val=""/>
      <w:lvlJc w:val="left"/>
      <w:pPr>
        <w:ind w:left="3240" w:hanging="360"/>
      </w:pPr>
      <w:rPr>
        <w:rFonts w:ascii="Wingdings" w:hAnsi="Wingdings" w:hint="default"/>
      </w:rPr>
    </w:lvl>
    <w:lvl w:ilvl="3" w:tplc="BA8AC43C">
      <w:start w:val="1"/>
      <w:numFmt w:val="bullet"/>
      <w:lvlText w:val=""/>
      <w:lvlJc w:val="left"/>
      <w:pPr>
        <w:ind w:left="3960" w:hanging="360"/>
      </w:pPr>
      <w:rPr>
        <w:rFonts w:ascii="Symbol" w:hAnsi="Symbol" w:hint="default"/>
      </w:rPr>
    </w:lvl>
    <w:lvl w:ilvl="4" w:tplc="CEC86B42">
      <w:start w:val="1"/>
      <w:numFmt w:val="bullet"/>
      <w:lvlText w:val="o"/>
      <w:lvlJc w:val="left"/>
      <w:pPr>
        <w:ind w:left="4680" w:hanging="360"/>
      </w:pPr>
      <w:rPr>
        <w:rFonts w:ascii="Courier New" w:hAnsi="Courier New" w:hint="default"/>
      </w:rPr>
    </w:lvl>
    <w:lvl w:ilvl="5" w:tplc="53320D4A">
      <w:start w:val="1"/>
      <w:numFmt w:val="bullet"/>
      <w:lvlText w:val=""/>
      <w:lvlJc w:val="left"/>
      <w:pPr>
        <w:ind w:left="5400" w:hanging="360"/>
      </w:pPr>
      <w:rPr>
        <w:rFonts w:ascii="Wingdings" w:hAnsi="Wingdings" w:hint="default"/>
      </w:rPr>
    </w:lvl>
    <w:lvl w:ilvl="6" w:tplc="2342E6A6">
      <w:start w:val="1"/>
      <w:numFmt w:val="bullet"/>
      <w:lvlText w:val=""/>
      <w:lvlJc w:val="left"/>
      <w:pPr>
        <w:ind w:left="6120" w:hanging="360"/>
      </w:pPr>
      <w:rPr>
        <w:rFonts w:ascii="Symbol" w:hAnsi="Symbol" w:hint="default"/>
      </w:rPr>
    </w:lvl>
    <w:lvl w:ilvl="7" w:tplc="30440642">
      <w:start w:val="1"/>
      <w:numFmt w:val="bullet"/>
      <w:lvlText w:val="o"/>
      <w:lvlJc w:val="left"/>
      <w:pPr>
        <w:ind w:left="6840" w:hanging="360"/>
      </w:pPr>
      <w:rPr>
        <w:rFonts w:ascii="Courier New" w:hAnsi="Courier New" w:hint="default"/>
      </w:rPr>
    </w:lvl>
    <w:lvl w:ilvl="8" w:tplc="708AF4AA">
      <w:start w:val="1"/>
      <w:numFmt w:val="bullet"/>
      <w:lvlText w:val=""/>
      <w:lvlJc w:val="left"/>
      <w:pPr>
        <w:ind w:left="7560" w:hanging="360"/>
      </w:pPr>
      <w:rPr>
        <w:rFonts w:ascii="Wingdings" w:hAnsi="Wingdings" w:hint="default"/>
      </w:rPr>
    </w:lvl>
  </w:abstractNum>
  <w:abstractNum w:abstractNumId="19" w15:restartNumberingAfterBreak="0">
    <w:nsid w:val="70CE5665"/>
    <w:multiLevelType w:val="hybridMultilevel"/>
    <w:tmpl w:val="23C0E89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36A0472"/>
    <w:multiLevelType w:val="hybridMultilevel"/>
    <w:tmpl w:val="7DB4D8C2"/>
    <w:lvl w:ilvl="0" w:tplc="37A87596">
      <w:start w:val="1"/>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num w:numId="1" w16cid:durableId="2015184740">
    <w:abstractNumId w:val="11"/>
  </w:num>
  <w:num w:numId="2" w16cid:durableId="458762463">
    <w:abstractNumId w:val="4"/>
  </w:num>
  <w:num w:numId="3" w16cid:durableId="411390751">
    <w:abstractNumId w:val="18"/>
  </w:num>
  <w:num w:numId="4" w16cid:durableId="387922620">
    <w:abstractNumId w:val="7"/>
  </w:num>
  <w:num w:numId="5" w16cid:durableId="1908880492">
    <w:abstractNumId w:val="17"/>
  </w:num>
  <w:num w:numId="6" w16cid:durableId="651101497">
    <w:abstractNumId w:val="10"/>
  </w:num>
  <w:num w:numId="7" w16cid:durableId="282804692">
    <w:abstractNumId w:val="15"/>
  </w:num>
  <w:num w:numId="8" w16cid:durableId="199364443">
    <w:abstractNumId w:val="9"/>
  </w:num>
  <w:num w:numId="9" w16cid:durableId="777800613">
    <w:abstractNumId w:val="0"/>
  </w:num>
  <w:num w:numId="10" w16cid:durableId="91053396">
    <w:abstractNumId w:val="12"/>
  </w:num>
  <w:num w:numId="11" w16cid:durableId="1571309462">
    <w:abstractNumId w:val="2"/>
  </w:num>
  <w:num w:numId="12" w16cid:durableId="1187790452">
    <w:abstractNumId w:val="6"/>
  </w:num>
  <w:num w:numId="13" w16cid:durableId="625934975">
    <w:abstractNumId w:val="19"/>
  </w:num>
  <w:num w:numId="14" w16cid:durableId="1185172830">
    <w:abstractNumId w:val="20"/>
  </w:num>
  <w:num w:numId="15" w16cid:durableId="1454982158">
    <w:abstractNumId w:val="3"/>
  </w:num>
  <w:num w:numId="16" w16cid:durableId="1952928912">
    <w:abstractNumId w:val="8"/>
  </w:num>
  <w:num w:numId="17" w16cid:durableId="234124043">
    <w:abstractNumId w:val="14"/>
  </w:num>
  <w:num w:numId="18" w16cid:durableId="1946887350">
    <w:abstractNumId w:val="16"/>
  </w:num>
  <w:num w:numId="19" w16cid:durableId="320357288">
    <w:abstractNumId w:val="5"/>
  </w:num>
  <w:num w:numId="20" w16cid:durableId="927735544">
    <w:abstractNumId w:val="13"/>
  </w:num>
  <w:num w:numId="21" w16cid:durableId="10474180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6973"/>
    <w:rsid w:val="0001201F"/>
    <w:rsid w:val="00026867"/>
    <w:rsid w:val="000320FF"/>
    <w:rsid w:val="00043E5B"/>
    <w:rsid w:val="00050E89"/>
    <w:rsid w:val="00051D8E"/>
    <w:rsid w:val="000562F2"/>
    <w:rsid w:val="000563A5"/>
    <w:rsid w:val="00062DB3"/>
    <w:rsid w:val="000717C2"/>
    <w:rsid w:val="00071E81"/>
    <w:rsid w:val="00075DF2"/>
    <w:rsid w:val="0007760F"/>
    <w:rsid w:val="0008304A"/>
    <w:rsid w:val="000838EB"/>
    <w:rsid w:val="0009438E"/>
    <w:rsid w:val="00095460"/>
    <w:rsid w:val="000A377F"/>
    <w:rsid w:val="000B1227"/>
    <w:rsid w:val="000B5CC9"/>
    <w:rsid w:val="000C0D3B"/>
    <w:rsid w:val="000CACF4"/>
    <w:rsid w:val="000D1EAC"/>
    <w:rsid w:val="000D6129"/>
    <w:rsid w:val="000D69C1"/>
    <w:rsid w:val="000E2EAA"/>
    <w:rsid w:val="000E3EFA"/>
    <w:rsid w:val="000E7864"/>
    <w:rsid w:val="000E7DE0"/>
    <w:rsid w:val="000F35AB"/>
    <w:rsid w:val="000F475C"/>
    <w:rsid w:val="000F51B8"/>
    <w:rsid w:val="000F5BEE"/>
    <w:rsid w:val="001029F1"/>
    <w:rsid w:val="00112A32"/>
    <w:rsid w:val="00115973"/>
    <w:rsid w:val="00116E29"/>
    <w:rsid w:val="00136DBC"/>
    <w:rsid w:val="00144C53"/>
    <w:rsid w:val="0015579E"/>
    <w:rsid w:val="00167B70"/>
    <w:rsid w:val="00174C0F"/>
    <w:rsid w:val="001754FB"/>
    <w:rsid w:val="00182A35"/>
    <w:rsid w:val="00190661"/>
    <w:rsid w:val="00195AD4"/>
    <w:rsid w:val="001A1F32"/>
    <w:rsid w:val="001A3ACA"/>
    <w:rsid w:val="001B1D3B"/>
    <w:rsid w:val="001B1EE2"/>
    <w:rsid w:val="001C22D0"/>
    <w:rsid w:val="001C64F9"/>
    <w:rsid w:val="001E4943"/>
    <w:rsid w:val="001F355E"/>
    <w:rsid w:val="002003E9"/>
    <w:rsid w:val="00201F39"/>
    <w:rsid w:val="00205A34"/>
    <w:rsid w:val="00210002"/>
    <w:rsid w:val="002115C6"/>
    <w:rsid w:val="002203EC"/>
    <w:rsid w:val="00220950"/>
    <w:rsid w:val="00220DBB"/>
    <w:rsid w:val="0025051B"/>
    <w:rsid w:val="00252602"/>
    <w:rsid w:val="00257D64"/>
    <w:rsid w:val="00261A42"/>
    <w:rsid w:val="00270B48"/>
    <w:rsid w:val="002A0BCC"/>
    <w:rsid w:val="002A206C"/>
    <w:rsid w:val="002A3340"/>
    <w:rsid w:val="002A551C"/>
    <w:rsid w:val="002C1EDB"/>
    <w:rsid w:val="002C7610"/>
    <w:rsid w:val="002D1180"/>
    <w:rsid w:val="002D7692"/>
    <w:rsid w:val="002E21B3"/>
    <w:rsid w:val="002E7BFA"/>
    <w:rsid w:val="002F0FDE"/>
    <w:rsid w:val="002F3BA0"/>
    <w:rsid w:val="002F4A79"/>
    <w:rsid w:val="003111F3"/>
    <w:rsid w:val="00316404"/>
    <w:rsid w:val="0032272B"/>
    <w:rsid w:val="00325ADC"/>
    <w:rsid w:val="00335E64"/>
    <w:rsid w:val="003533B0"/>
    <w:rsid w:val="00353935"/>
    <w:rsid w:val="00354940"/>
    <w:rsid w:val="0035734D"/>
    <w:rsid w:val="00361F54"/>
    <w:rsid w:val="00370693"/>
    <w:rsid w:val="003761F1"/>
    <w:rsid w:val="00380FB0"/>
    <w:rsid w:val="00381B54"/>
    <w:rsid w:val="00383E51"/>
    <w:rsid w:val="003A4369"/>
    <w:rsid w:val="003B2AAB"/>
    <w:rsid w:val="003B6B26"/>
    <w:rsid w:val="003C531B"/>
    <w:rsid w:val="003F6D57"/>
    <w:rsid w:val="003F71C9"/>
    <w:rsid w:val="00400CB8"/>
    <w:rsid w:val="0040294F"/>
    <w:rsid w:val="00406680"/>
    <w:rsid w:val="0041595A"/>
    <w:rsid w:val="00421B2A"/>
    <w:rsid w:val="0042668B"/>
    <w:rsid w:val="00442683"/>
    <w:rsid w:val="00443A45"/>
    <w:rsid w:val="00452DEA"/>
    <w:rsid w:val="00455F01"/>
    <w:rsid w:val="00464E73"/>
    <w:rsid w:val="00482172"/>
    <w:rsid w:val="0048406C"/>
    <w:rsid w:val="00487E72"/>
    <w:rsid w:val="00494152"/>
    <w:rsid w:val="004C2D75"/>
    <w:rsid w:val="004C3D76"/>
    <w:rsid w:val="004C4FF2"/>
    <w:rsid w:val="004C7BE2"/>
    <w:rsid w:val="004D1591"/>
    <w:rsid w:val="004D57E6"/>
    <w:rsid w:val="004E6952"/>
    <w:rsid w:val="004F5753"/>
    <w:rsid w:val="004F58C7"/>
    <w:rsid w:val="005243CF"/>
    <w:rsid w:val="00527654"/>
    <w:rsid w:val="00530458"/>
    <w:rsid w:val="0053213F"/>
    <w:rsid w:val="00533AE1"/>
    <w:rsid w:val="00536E17"/>
    <w:rsid w:val="005419FB"/>
    <w:rsid w:val="00546E11"/>
    <w:rsid w:val="00552B77"/>
    <w:rsid w:val="005565A4"/>
    <w:rsid w:val="00556A91"/>
    <w:rsid w:val="0057173A"/>
    <w:rsid w:val="0057554E"/>
    <w:rsid w:val="00581292"/>
    <w:rsid w:val="005820C7"/>
    <w:rsid w:val="00583F46"/>
    <w:rsid w:val="00587089"/>
    <w:rsid w:val="00587A31"/>
    <w:rsid w:val="00593C10"/>
    <w:rsid w:val="005A1125"/>
    <w:rsid w:val="005A21C5"/>
    <w:rsid w:val="005A3970"/>
    <w:rsid w:val="005B53D9"/>
    <w:rsid w:val="005B5427"/>
    <w:rsid w:val="005C6D0B"/>
    <w:rsid w:val="005C6D1D"/>
    <w:rsid w:val="005D4283"/>
    <w:rsid w:val="005D6FD8"/>
    <w:rsid w:val="005E4340"/>
    <w:rsid w:val="005F18F9"/>
    <w:rsid w:val="005F51B2"/>
    <w:rsid w:val="00604E88"/>
    <w:rsid w:val="006055A4"/>
    <w:rsid w:val="00611D23"/>
    <w:rsid w:val="00614DBF"/>
    <w:rsid w:val="00623F56"/>
    <w:rsid w:val="006353E2"/>
    <w:rsid w:val="00635B3B"/>
    <w:rsid w:val="006427ED"/>
    <w:rsid w:val="00643DF6"/>
    <w:rsid w:val="0064432C"/>
    <w:rsid w:val="006456A3"/>
    <w:rsid w:val="00657D61"/>
    <w:rsid w:val="00665730"/>
    <w:rsid w:val="00683162"/>
    <w:rsid w:val="0069215B"/>
    <w:rsid w:val="006A07AA"/>
    <w:rsid w:val="006A2754"/>
    <w:rsid w:val="006A79B8"/>
    <w:rsid w:val="006B0F17"/>
    <w:rsid w:val="006B598D"/>
    <w:rsid w:val="006B6270"/>
    <w:rsid w:val="006B71A8"/>
    <w:rsid w:val="006C0A8E"/>
    <w:rsid w:val="006C17C6"/>
    <w:rsid w:val="006C3B73"/>
    <w:rsid w:val="006D032C"/>
    <w:rsid w:val="006D1341"/>
    <w:rsid w:val="006D6818"/>
    <w:rsid w:val="006F2017"/>
    <w:rsid w:val="006F2063"/>
    <w:rsid w:val="006F6452"/>
    <w:rsid w:val="00702AE0"/>
    <w:rsid w:val="007039C3"/>
    <w:rsid w:val="00710C6A"/>
    <w:rsid w:val="0072301D"/>
    <w:rsid w:val="007435EF"/>
    <w:rsid w:val="007624DE"/>
    <w:rsid w:val="00770145"/>
    <w:rsid w:val="00776B38"/>
    <w:rsid w:val="007775AA"/>
    <w:rsid w:val="00780F2D"/>
    <w:rsid w:val="00790546"/>
    <w:rsid w:val="007954AD"/>
    <w:rsid w:val="007A5E43"/>
    <w:rsid w:val="007B14B8"/>
    <w:rsid w:val="007B363A"/>
    <w:rsid w:val="007C09F0"/>
    <w:rsid w:val="007C2726"/>
    <w:rsid w:val="007C4EC0"/>
    <w:rsid w:val="007F351F"/>
    <w:rsid w:val="007F4EF1"/>
    <w:rsid w:val="007F714C"/>
    <w:rsid w:val="007FF0F9"/>
    <w:rsid w:val="00817990"/>
    <w:rsid w:val="0082786E"/>
    <w:rsid w:val="0083397F"/>
    <w:rsid w:val="008340EB"/>
    <w:rsid w:val="00836957"/>
    <w:rsid w:val="00844480"/>
    <w:rsid w:val="008455E0"/>
    <w:rsid w:val="00847D76"/>
    <w:rsid w:val="00851D7B"/>
    <w:rsid w:val="00853F1E"/>
    <w:rsid w:val="0085541C"/>
    <w:rsid w:val="00857BE1"/>
    <w:rsid w:val="00857DE8"/>
    <w:rsid w:val="00867560"/>
    <w:rsid w:val="00875C64"/>
    <w:rsid w:val="00883246"/>
    <w:rsid w:val="00885D5E"/>
    <w:rsid w:val="00892C60"/>
    <w:rsid w:val="00892CBB"/>
    <w:rsid w:val="00896100"/>
    <w:rsid w:val="008A225F"/>
    <w:rsid w:val="008A26A8"/>
    <w:rsid w:val="008A56C5"/>
    <w:rsid w:val="008B066A"/>
    <w:rsid w:val="008B0AB7"/>
    <w:rsid w:val="008B6B98"/>
    <w:rsid w:val="008D2D90"/>
    <w:rsid w:val="008E2A47"/>
    <w:rsid w:val="008E3320"/>
    <w:rsid w:val="00903FEF"/>
    <w:rsid w:val="00904F9C"/>
    <w:rsid w:val="00911923"/>
    <w:rsid w:val="00917694"/>
    <w:rsid w:val="009204C2"/>
    <w:rsid w:val="0092071C"/>
    <w:rsid w:val="00933467"/>
    <w:rsid w:val="00933691"/>
    <w:rsid w:val="00947D08"/>
    <w:rsid w:val="00953B9A"/>
    <w:rsid w:val="00961594"/>
    <w:rsid w:val="009645C7"/>
    <w:rsid w:val="009673C6"/>
    <w:rsid w:val="009675ED"/>
    <w:rsid w:val="009717C9"/>
    <w:rsid w:val="009761A6"/>
    <w:rsid w:val="009842CB"/>
    <w:rsid w:val="009857F4"/>
    <w:rsid w:val="0099070C"/>
    <w:rsid w:val="009A4F9B"/>
    <w:rsid w:val="009B1BD5"/>
    <w:rsid w:val="009B3B63"/>
    <w:rsid w:val="009C195C"/>
    <w:rsid w:val="009C3AB4"/>
    <w:rsid w:val="009C4581"/>
    <w:rsid w:val="009C48C2"/>
    <w:rsid w:val="009C7B64"/>
    <w:rsid w:val="009F0277"/>
    <w:rsid w:val="009F2320"/>
    <w:rsid w:val="009F384B"/>
    <w:rsid w:val="00A07DC5"/>
    <w:rsid w:val="00A14F43"/>
    <w:rsid w:val="00A2020C"/>
    <w:rsid w:val="00A31AB9"/>
    <w:rsid w:val="00A33C14"/>
    <w:rsid w:val="00A35766"/>
    <w:rsid w:val="00A43ADA"/>
    <w:rsid w:val="00A43BC3"/>
    <w:rsid w:val="00A50800"/>
    <w:rsid w:val="00A617F8"/>
    <w:rsid w:val="00A7120C"/>
    <w:rsid w:val="00A8044E"/>
    <w:rsid w:val="00A81E8D"/>
    <w:rsid w:val="00A8245C"/>
    <w:rsid w:val="00A90491"/>
    <w:rsid w:val="00AA164B"/>
    <w:rsid w:val="00AA28AA"/>
    <w:rsid w:val="00AB04F8"/>
    <w:rsid w:val="00AB60E3"/>
    <w:rsid w:val="00AB8301"/>
    <w:rsid w:val="00AC4F20"/>
    <w:rsid w:val="00AC519D"/>
    <w:rsid w:val="00AD1BF7"/>
    <w:rsid w:val="00AD5E3A"/>
    <w:rsid w:val="00AE53F8"/>
    <w:rsid w:val="00AE75A2"/>
    <w:rsid w:val="00AF09C1"/>
    <w:rsid w:val="00AF0BC7"/>
    <w:rsid w:val="00B06AD1"/>
    <w:rsid w:val="00B10D4D"/>
    <w:rsid w:val="00B279D7"/>
    <w:rsid w:val="00B33291"/>
    <w:rsid w:val="00B52610"/>
    <w:rsid w:val="00B5721F"/>
    <w:rsid w:val="00B5790E"/>
    <w:rsid w:val="00B743E6"/>
    <w:rsid w:val="00B76973"/>
    <w:rsid w:val="00B82049"/>
    <w:rsid w:val="00B86C86"/>
    <w:rsid w:val="00B878E9"/>
    <w:rsid w:val="00BA61EF"/>
    <w:rsid w:val="00BA64BC"/>
    <w:rsid w:val="00BB08F2"/>
    <w:rsid w:val="00BB0B00"/>
    <w:rsid w:val="00BB26D5"/>
    <w:rsid w:val="00BC07A3"/>
    <w:rsid w:val="00BC49B9"/>
    <w:rsid w:val="00BE36E6"/>
    <w:rsid w:val="00BE6042"/>
    <w:rsid w:val="00BF23AA"/>
    <w:rsid w:val="00C008E3"/>
    <w:rsid w:val="00C01C3A"/>
    <w:rsid w:val="00C04C2F"/>
    <w:rsid w:val="00C05AA4"/>
    <w:rsid w:val="00C44080"/>
    <w:rsid w:val="00C4718E"/>
    <w:rsid w:val="00C56A27"/>
    <w:rsid w:val="00C61C1E"/>
    <w:rsid w:val="00C62B87"/>
    <w:rsid w:val="00C67CB5"/>
    <w:rsid w:val="00C80F52"/>
    <w:rsid w:val="00C8352A"/>
    <w:rsid w:val="00C8396A"/>
    <w:rsid w:val="00C858FB"/>
    <w:rsid w:val="00C95D0C"/>
    <w:rsid w:val="00C971CC"/>
    <w:rsid w:val="00CA283D"/>
    <w:rsid w:val="00CA664D"/>
    <w:rsid w:val="00CB6FB6"/>
    <w:rsid w:val="00CD0910"/>
    <w:rsid w:val="00CD6758"/>
    <w:rsid w:val="00CD7CD5"/>
    <w:rsid w:val="00CE0221"/>
    <w:rsid w:val="00CF3B72"/>
    <w:rsid w:val="00CF4954"/>
    <w:rsid w:val="00CF4FEE"/>
    <w:rsid w:val="00D0489C"/>
    <w:rsid w:val="00D07E24"/>
    <w:rsid w:val="00D1332B"/>
    <w:rsid w:val="00D13FFF"/>
    <w:rsid w:val="00D14945"/>
    <w:rsid w:val="00D1517C"/>
    <w:rsid w:val="00D334C0"/>
    <w:rsid w:val="00D36FDE"/>
    <w:rsid w:val="00D41764"/>
    <w:rsid w:val="00D45455"/>
    <w:rsid w:val="00D53772"/>
    <w:rsid w:val="00D55238"/>
    <w:rsid w:val="00D658A0"/>
    <w:rsid w:val="00D739CE"/>
    <w:rsid w:val="00D85640"/>
    <w:rsid w:val="00D87F69"/>
    <w:rsid w:val="00D92E38"/>
    <w:rsid w:val="00D97FF9"/>
    <w:rsid w:val="00DA12EB"/>
    <w:rsid w:val="00DA2BA7"/>
    <w:rsid w:val="00DA3EAF"/>
    <w:rsid w:val="00DA420B"/>
    <w:rsid w:val="00DA4722"/>
    <w:rsid w:val="00DA4B38"/>
    <w:rsid w:val="00DA50C5"/>
    <w:rsid w:val="00DB6BFD"/>
    <w:rsid w:val="00DC5E02"/>
    <w:rsid w:val="00DC745E"/>
    <w:rsid w:val="00DD1C70"/>
    <w:rsid w:val="00DD2EDE"/>
    <w:rsid w:val="00DD687B"/>
    <w:rsid w:val="00DE385A"/>
    <w:rsid w:val="00DE44C1"/>
    <w:rsid w:val="00DE4F0C"/>
    <w:rsid w:val="00DF4F38"/>
    <w:rsid w:val="00DF5849"/>
    <w:rsid w:val="00E0143F"/>
    <w:rsid w:val="00E16B40"/>
    <w:rsid w:val="00E201D1"/>
    <w:rsid w:val="00E20663"/>
    <w:rsid w:val="00E23C6E"/>
    <w:rsid w:val="00E25BC3"/>
    <w:rsid w:val="00E26586"/>
    <w:rsid w:val="00E335CF"/>
    <w:rsid w:val="00E37D4C"/>
    <w:rsid w:val="00E43B66"/>
    <w:rsid w:val="00E4411D"/>
    <w:rsid w:val="00E4422B"/>
    <w:rsid w:val="00E46D1B"/>
    <w:rsid w:val="00E528B3"/>
    <w:rsid w:val="00E6557A"/>
    <w:rsid w:val="00E65A25"/>
    <w:rsid w:val="00E740F7"/>
    <w:rsid w:val="00E82761"/>
    <w:rsid w:val="00E901B4"/>
    <w:rsid w:val="00E96527"/>
    <w:rsid w:val="00EA09C5"/>
    <w:rsid w:val="00EB0FCB"/>
    <w:rsid w:val="00EC4658"/>
    <w:rsid w:val="00EC48A3"/>
    <w:rsid w:val="00ED3351"/>
    <w:rsid w:val="00EF53A9"/>
    <w:rsid w:val="00F0135C"/>
    <w:rsid w:val="00F039E9"/>
    <w:rsid w:val="00F03A99"/>
    <w:rsid w:val="00F14DC9"/>
    <w:rsid w:val="00F276C6"/>
    <w:rsid w:val="00F32800"/>
    <w:rsid w:val="00F4616F"/>
    <w:rsid w:val="00F57167"/>
    <w:rsid w:val="00F60BE5"/>
    <w:rsid w:val="00F6704A"/>
    <w:rsid w:val="00F71F05"/>
    <w:rsid w:val="00F730AC"/>
    <w:rsid w:val="00F83A32"/>
    <w:rsid w:val="00F920DB"/>
    <w:rsid w:val="00FA10DD"/>
    <w:rsid w:val="00FA19AD"/>
    <w:rsid w:val="00FB0A30"/>
    <w:rsid w:val="00FB7F8F"/>
    <w:rsid w:val="00FD1D84"/>
    <w:rsid w:val="00FE207D"/>
    <w:rsid w:val="00FE658B"/>
    <w:rsid w:val="00FE65BE"/>
    <w:rsid w:val="00FF5BC0"/>
    <w:rsid w:val="013ED4CE"/>
    <w:rsid w:val="01854772"/>
    <w:rsid w:val="01AEA1EE"/>
    <w:rsid w:val="01E49F39"/>
    <w:rsid w:val="022A2657"/>
    <w:rsid w:val="025AB62A"/>
    <w:rsid w:val="0261CAF4"/>
    <w:rsid w:val="030D28A5"/>
    <w:rsid w:val="03580B8D"/>
    <w:rsid w:val="03EDEDC7"/>
    <w:rsid w:val="04354DEC"/>
    <w:rsid w:val="0436B51D"/>
    <w:rsid w:val="0451F31D"/>
    <w:rsid w:val="049AA53F"/>
    <w:rsid w:val="04BE5D5E"/>
    <w:rsid w:val="04E7FD3A"/>
    <w:rsid w:val="04EAB654"/>
    <w:rsid w:val="05864FBD"/>
    <w:rsid w:val="0597FC58"/>
    <w:rsid w:val="05BA19F0"/>
    <w:rsid w:val="05D9DD21"/>
    <w:rsid w:val="05FA2EB2"/>
    <w:rsid w:val="06053D0F"/>
    <w:rsid w:val="0669512A"/>
    <w:rsid w:val="069785D9"/>
    <w:rsid w:val="0697CAE3"/>
    <w:rsid w:val="06E97786"/>
    <w:rsid w:val="0708DD3B"/>
    <w:rsid w:val="0713DA43"/>
    <w:rsid w:val="07336495"/>
    <w:rsid w:val="0738AA3A"/>
    <w:rsid w:val="07393248"/>
    <w:rsid w:val="075301D0"/>
    <w:rsid w:val="075A1B91"/>
    <w:rsid w:val="0797178A"/>
    <w:rsid w:val="07C91533"/>
    <w:rsid w:val="07CA29B3"/>
    <w:rsid w:val="07D49FC7"/>
    <w:rsid w:val="07FD31D8"/>
    <w:rsid w:val="0816FE3E"/>
    <w:rsid w:val="083DBB0A"/>
    <w:rsid w:val="085B0D33"/>
    <w:rsid w:val="08767CF8"/>
    <w:rsid w:val="0884327F"/>
    <w:rsid w:val="0898DEDE"/>
    <w:rsid w:val="08DEAAB6"/>
    <w:rsid w:val="090C1436"/>
    <w:rsid w:val="091EECAC"/>
    <w:rsid w:val="09433544"/>
    <w:rsid w:val="095B3065"/>
    <w:rsid w:val="09930BF4"/>
    <w:rsid w:val="099BA7E6"/>
    <w:rsid w:val="09C1559D"/>
    <w:rsid w:val="09E045E9"/>
    <w:rsid w:val="0A3D2C43"/>
    <w:rsid w:val="0A4C21DA"/>
    <w:rsid w:val="0ABD059E"/>
    <w:rsid w:val="0ACE6C4E"/>
    <w:rsid w:val="0AFD52ED"/>
    <w:rsid w:val="0B310FBC"/>
    <w:rsid w:val="0B617E61"/>
    <w:rsid w:val="0BB39EA5"/>
    <w:rsid w:val="0BD1304D"/>
    <w:rsid w:val="0BE9309D"/>
    <w:rsid w:val="0C05924D"/>
    <w:rsid w:val="0C3BD990"/>
    <w:rsid w:val="0C8325A4"/>
    <w:rsid w:val="0C954636"/>
    <w:rsid w:val="0C985773"/>
    <w:rsid w:val="0CA3736F"/>
    <w:rsid w:val="0CC7DF64"/>
    <w:rsid w:val="0CD28DD7"/>
    <w:rsid w:val="0CE750B1"/>
    <w:rsid w:val="0D2726CD"/>
    <w:rsid w:val="0D537C1B"/>
    <w:rsid w:val="0D682C76"/>
    <w:rsid w:val="0D6C23A0"/>
    <w:rsid w:val="0D863697"/>
    <w:rsid w:val="0D98749B"/>
    <w:rsid w:val="0DEC71A6"/>
    <w:rsid w:val="0DEEF359"/>
    <w:rsid w:val="0DEF0557"/>
    <w:rsid w:val="0E0A357D"/>
    <w:rsid w:val="0E0D759E"/>
    <w:rsid w:val="0E7A9161"/>
    <w:rsid w:val="0EBB6515"/>
    <w:rsid w:val="0F4D9EA2"/>
    <w:rsid w:val="0F811A8A"/>
    <w:rsid w:val="0F8DDF0A"/>
    <w:rsid w:val="107E9AF7"/>
    <w:rsid w:val="10A0FA48"/>
    <w:rsid w:val="10C0E436"/>
    <w:rsid w:val="10CCC56C"/>
    <w:rsid w:val="1133B1C2"/>
    <w:rsid w:val="11785BFB"/>
    <w:rsid w:val="11A648E1"/>
    <w:rsid w:val="11E8E7D7"/>
    <w:rsid w:val="122DB3CE"/>
    <w:rsid w:val="123F2478"/>
    <w:rsid w:val="125DC6AF"/>
    <w:rsid w:val="1262DB54"/>
    <w:rsid w:val="1281B61C"/>
    <w:rsid w:val="12D3BF7A"/>
    <w:rsid w:val="131BD0F3"/>
    <w:rsid w:val="13366CDB"/>
    <w:rsid w:val="1347EA11"/>
    <w:rsid w:val="13B5B638"/>
    <w:rsid w:val="13E4F297"/>
    <w:rsid w:val="13EF3453"/>
    <w:rsid w:val="1412A2F2"/>
    <w:rsid w:val="14141BF3"/>
    <w:rsid w:val="1433E4AC"/>
    <w:rsid w:val="1477317A"/>
    <w:rsid w:val="14AA18E8"/>
    <w:rsid w:val="14BF49F0"/>
    <w:rsid w:val="14F2742F"/>
    <w:rsid w:val="15575C76"/>
    <w:rsid w:val="155ADA49"/>
    <w:rsid w:val="156DD3FF"/>
    <w:rsid w:val="15959E36"/>
    <w:rsid w:val="15B17F50"/>
    <w:rsid w:val="15B19A11"/>
    <w:rsid w:val="15B39D30"/>
    <w:rsid w:val="15D38AC0"/>
    <w:rsid w:val="15D7B285"/>
    <w:rsid w:val="15E98ED3"/>
    <w:rsid w:val="160E738E"/>
    <w:rsid w:val="1622FAF5"/>
    <w:rsid w:val="162D0BDE"/>
    <w:rsid w:val="16712994"/>
    <w:rsid w:val="16872620"/>
    <w:rsid w:val="16E809DD"/>
    <w:rsid w:val="16EC4828"/>
    <w:rsid w:val="1718B526"/>
    <w:rsid w:val="1721B945"/>
    <w:rsid w:val="1738EBB2"/>
    <w:rsid w:val="17417D41"/>
    <w:rsid w:val="17491A5A"/>
    <w:rsid w:val="17CB845C"/>
    <w:rsid w:val="183ACB7B"/>
    <w:rsid w:val="18663E81"/>
    <w:rsid w:val="18A39D73"/>
    <w:rsid w:val="18AC6E93"/>
    <w:rsid w:val="18B3F2ED"/>
    <w:rsid w:val="190D78AE"/>
    <w:rsid w:val="1925EC3F"/>
    <w:rsid w:val="19592077"/>
    <w:rsid w:val="1971892F"/>
    <w:rsid w:val="19A8624E"/>
    <w:rsid w:val="19C0150D"/>
    <w:rsid w:val="19C20772"/>
    <w:rsid w:val="19E046AA"/>
    <w:rsid w:val="19F42F8C"/>
    <w:rsid w:val="1A2EF049"/>
    <w:rsid w:val="1A407C66"/>
    <w:rsid w:val="1A612C11"/>
    <w:rsid w:val="1A731C84"/>
    <w:rsid w:val="1AA130B2"/>
    <w:rsid w:val="1AB6B2E3"/>
    <w:rsid w:val="1ACAD589"/>
    <w:rsid w:val="1AD32D73"/>
    <w:rsid w:val="1AD7558C"/>
    <w:rsid w:val="1AED2140"/>
    <w:rsid w:val="1AF59D14"/>
    <w:rsid w:val="1B1319FA"/>
    <w:rsid w:val="1B57CE00"/>
    <w:rsid w:val="1B890A13"/>
    <w:rsid w:val="1B9D78D9"/>
    <w:rsid w:val="1BCD41DF"/>
    <w:rsid w:val="1BD23C5D"/>
    <w:rsid w:val="1C09AEDB"/>
    <w:rsid w:val="1C15C6B3"/>
    <w:rsid w:val="1C38D9F1"/>
    <w:rsid w:val="1C4ADA3C"/>
    <w:rsid w:val="1C4B1628"/>
    <w:rsid w:val="1C61C9D3"/>
    <w:rsid w:val="1C984054"/>
    <w:rsid w:val="1CE2E7BD"/>
    <w:rsid w:val="1D20733D"/>
    <w:rsid w:val="1D4BB55B"/>
    <w:rsid w:val="1D83E542"/>
    <w:rsid w:val="1DACB6ED"/>
    <w:rsid w:val="1DC8EBE0"/>
    <w:rsid w:val="1DE77AD4"/>
    <w:rsid w:val="1E3F37EB"/>
    <w:rsid w:val="1E497810"/>
    <w:rsid w:val="1E572F38"/>
    <w:rsid w:val="1F216A04"/>
    <w:rsid w:val="1F28D90F"/>
    <w:rsid w:val="1F505B26"/>
    <w:rsid w:val="1F64AA19"/>
    <w:rsid w:val="1F6C2210"/>
    <w:rsid w:val="1F710A2C"/>
    <w:rsid w:val="1FAC9DB8"/>
    <w:rsid w:val="1FD2BA91"/>
    <w:rsid w:val="204E0AAE"/>
    <w:rsid w:val="2056CE2D"/>
    <w:rsid w:val="209ABBCE"/>
    <w:rsid w:val="209CB42C"/>
    <w:rsid w:val="20BBAED0"/>
    <w:rsid w:val="20D03F68"/>
    <w:rsid w:val="20D89B80"/>
    <w:rsid w:val="20DBA8BC"/>
    <w:rsid w:val="20EE67C1"/>
    <w:rsid w:val="20F7F035"/>
    <w:rsid w:val="210F217C"/>
    <w:rsid w:val="2123BCD9"/>
    <w:rsid w:val="2137500E"/>
    <w:rsid w:val="21AF3524"/>
    <w:rsid w:val="21B722C5"/>
    <w:rsid w:val="21BCDFC7"/>
    <w:rsid w:val="21D5565D"/>
    <w:rsid w:val="21F5FA78"/>
    <w:rsid w:val="2252D976"/>
    <w:rsid w:val="228D5EAC"/>
    <w:rsid w:val="22AB54A0"/>
    <w:rsid w:val="2336E478"/>
    <w:rsid w:val="2339868D"/>
    <w:rsid w:val="235E7793"/>
    <w:rsid w:val="236E6BE2"/>
    <w:rsid w:val="2371E30B"/>
    <w:rsid w:val="23720651"/>
    <w:rsid w:val="23729369"/>
    <w:rsid w:val="23854E3E"/>
    <w:rsid w:val="238D5C05"/>
    <w:rsid w:val="239276FD"/>
    <w:rsid w:val="23D3EDF5"/>
    <w:rsid w:val="24219DCF"/>
    <w:rsid w:val="24232E64"/>
    <w:rsid w:val="242F9713"/>
    <w:rsid w:val="24832FBC"/>
    <w:rsid w:val="24A454CB"/>
    <w:rsid w:val="24A6FC2A"/>
    <w:rsid w:val="24B66D6B"/>
    <w:rsid w:val="25029142"/>
    <w:rsid w:val="2598A439"/>
    <w:rsid w:val="25A53386"/>
    <w:rsid w:val="25B0F271"/>
    <w:rsid w:val="25C04790"/>
    <w:rsid w:val="25DD0CED"/>
    <w:rsid w:val="26131ABC"/>
    <w:rsid w:val="26D41EE1"/>
    <w:rsid w:val="26F03D49"/>
    <w:rsid w:val="26FDBC4D"/>
    <w:rsid w:val="270ED1BE"/>
    <w:rsid w:val="275E3E07"/>
    <w:rsid w:val="27771836"/>
    <w:rsid w:val="279165AE"/>
    <w:rsid w:val="27ADEA04"/>
    <w:rsid w:val="27F52CD7"/>
    <w:rsid w:val="28550424"/>
    <w:rsid w:val="28553E54"/>
    <w:rsid w:val="28830661"/>
    <w:rsid w:val="28A28C33"/>
    <w:rsid w:val="28DEF854"/>
    <w:rsid w:val="292304B0"/>
    <w:rsid w:val="29855888"/>
    <w:rsid w:val="2987791C"/>
    <w:rsid w:val="2990281A"/>
    <w:rsid w:val="29A6750A"/>
    <w:rsid w:val="2A4D479A"/>
    <w:rsid w:val="2A92DD60"/>
    <w:rsid w:val="2B30CE5B"/>
    <w:rsid w:val="2B3D1530"/>
    <w:rsid w:val="2B68FF96"/>
    <w:rsid w:val="2B6C2276"/>
    <w:rsid w:val="2B873529"/>
    <w:rsid w:val="2C11EAF2"/>
    <w:rsid w:val="2C279FBE"/>
    <w:rsid w:val="2C39D472"/>
    <w:rsid w:val="2CE7DD55"/>
    <w:rsid w:val="2D101E9C"/>
    <w:rsid w:val="2D6D368B"/>
    <w:rsid w:val="2DB068A6"/>
    <w:rsid w:val="2DB9658E"/>
    <w:rsid w:val="2DDB5CB6"/>
    <w:rsid w:val="2DF97D2B"/>
    <w:rsid w:val="2E010121"/>
    <w:rsid w:val="2E32E8D0"/>
    <w:rsid w:val="2E9B3B83"/>
    <w:rsid w:val="2F03D88C"/>
    <w:rsid w:val="2F495117"/>
    <w:rsid w:val="2F9C8D6F"/>
    <w:rsid w:val="2FAE089B"/>
    <w:rsid w:val="2FCB6857"/>
    <w:rsid w:val="3020BAC0"/>
    <w:rsid w:val="30365566"/>
    <w:rsid w:val="30589DB4"/>
    <w:rsid w:val="3086DF7E"/>
    <w:rsid w:val="3090CFA4"/>
    <w:rsid w:val="30C7EAA7"/>
    <w:rsid w:val="31031749"/>
    <w:rsid w:val="310C295C"/>
    <w:rsid w:val="31179542"/>
    <w:rsid w:val="313128BB"/>
    <w:rsid w:val="31381070"/>
    <w:rsid w:val="317CFE6C"/>
    <w:rsid w:val="31C8A9FC"/>
    <w:rsid w:val="31DDCCB6"/>
    <w:rsid w:val="31FA4915"/>
    <w:rsid w:val="31FBE37D"/>
    <w:rsid w:val="321BC4D9"/>
    <w:rsid w:val="32309D32"/>
    <w:rsid w:val="32679EAA"/>
    <w:rsid w:val="32689531"/>
    <w:rsid w:val="329E1628"/>
    <w:rsid w:val="32AA1D88"/>
    <w:rsid w:val="32B67E3A"/>
    <w:rsid w:val="3312E985"/>
    <w:rsid w:val="3366ED7F"/>
    <w:rsid w:val="336C9C54"/>
    <w:rsid w:val="33905991"/>
    <w:rsid w:val="3398D21E"/>
    <w:rsid w:val="33EE5A54"/>
    <w:rsid w:val="3456B3C8"/>
    <w:rsid w:val="346B9C31"/>
    <w:rsid w:val="346BBC4D"/>
    <w:rsid w:val="34736451"/>
    <w:rsid w:val="34E0BD63"/>
    <w:rsid w:val="35339080"/>
    <w:rsid w:val="35696D3C"/>
    <w:rsid w:val="35FEE82F"/>
    <w:rsid w:val="36039772"/>
    <w:rsid w:val="36128EF5"/>
    <w:rsid w:val="36292C0E"/>
    <w:rsid w:val="3665B92B"/>
    <w:rsid w:val="3670FA8C"/>
    <w:rsid w:val="3730791D"/>
    <w:rsid w:val="37A71CAC"/>
    <w:rsid w:val="37D6C8BE"/>
    <w:rsid w:val="37F63855"/>
    <w:rsid w:val="381C70F3"/>
    <w:rsid w:val="3839AC5B"/>
    <w:rsid w:val="384767AB"/>
    <w:rsid w:val="386CDD6F"/>
    <w:rsid w:val="3875E192"/>
    <w:rsid w:val="388DA4E4"/>
    <w:rsid w:val="38CC8AB5"/>
    <w:rsid w:val="393190BF"/>
    <w:rsid w:val="39589EE5"/>
    <w:rsid w:val="39B8615C"/>
    <w:rsid w:val="39D366E2"/>
    <w:rsid w:val="39F87EE1"/>
    <w:rsid w:val="3A33F816"/>
    <w:rsid w:val="3A55ACAD"/>
    <w:rsid w:val="3A64D3BD"/>
    <w:rsid w:val="3A7AC6BB"/>
    <w:rsid w:val="3ABE923B"/>
    <w:rsid w:val="3AC45CE1"/>
    <w:rsid w:val="3AD53C90"/>
    <w:rsid w:val="3B1E533F"/>
    <w:rsid w:val="3B33AFD9"/>
    <w:rsid w:val="3B53D17E"/>
    <w:rsid w:val="3B771EE0"/>
    <w:rsid w:val="3BA96DC9"/>
    <w:rsid w:val="3BAC4E54"/>
    <w:rsid w:val="3BEE979B"/>
    <w:rsid w:val="3BF6A2A7"/>
    <w:rsid w:val="3C1CB9CF"/>
    <w:rsid w:val="3C5981B7"/>
    <w:rsid w:val="3C6810B2"/>
    <w:rsid w:val="3C75789E"/>
    <w:rsid w:val="3C8C670A"/>
    <w:rsid w:val="3C9A4EDA"/>
    <w:rsid w:val="3CC6870D"/>
    <w:rsid w:val="3CDE7A23"/>
    <w:rsid w:val="3CDFA898"/>
    <w:rsid w:val="3CF98D1E"/>
    <w:rsid w:val="3D0589C7"/>
    <w:rsid w:val="3D0F7DB9"/>
    <w:rsid w:val="3D2E4262"/>
    <w:rsid w:val="3D460F70"/>
    <w:rsid w:val="3D60D3AB"/>
    <w:rsid w:val="3D752194"/>
    <w:rsid w:val="3DBA4E8B"/>
    <w:rsid w:val="3E390A35"/>
    <w:rsid w:val="3E528966"/>
    <w:rsid w:val="3E5B0BFB"/>
    <w:rsid w:val="3E79027A"/>
    <w:rsid w:val="3E83EA5B"/>
    <w:rsid w:val="3EBABA4B"/>
    <w:rsid w:val="3EBB6429"/>
    <w:rsid w:val="3EEC22D8"/>
    <w:rsid w:val="3EF726F3"/>
    <w:rsid w:val="3F037BF3"/>
    <w:rsid w:val="3F5FCEC2"/>
    <w:rsid w:val="3F7C5531"/>
    <w:rsid w:val="3F8FB9BA"/>
    <w:rsid w:val="3FCC505A"/>
    <w:rsid w:val="4009639B"/>
    <w:rsid w:val="4038D2E3"/>
    <w:rsid w:val="405FFE64"/>
    <w:rsid w:val="408FDC33"/>
    <w:rsid w:val="409B52EF"/>
    <w:rsid w:val="40DD5624"/>
    <w:rsid w:val="40E7034E"/>
    <w:rsid w:val="410CCB1F"/>
    <w:rsid w:val="4125FD3A"/>
    <w:rsid w:val="412C3B40"/>
    <w:rsid w:val="41643599"/>
    <w:rsid w:val="417EA924"/>
    <w:rsid w:val="41D8A07E"/>
    <w:rsid w:val="41F2E85C"/>
    <w:rsid w:val="420D2BD3"/>
    <w:rsid w:val="42316F09"/>
    <w:rsid w:val="423E582A"/>
    <w:rsid w:val="42551C24"/>
    <w:rsid w:val="42BA134B"/>
    <w:rsid w:val="42C6E764"/>
    <w:rsid w:val="42F6249F"/>
    <w:rsid w:val="42FC756E"/>
    <w:rsid w:val="4318A9FD"/>
    <w:rsid w:val="436BADF1"/>
    <w:rsid w:val="43C05BE8"/>
    <w:rsid w:val="43EE6810"/>
    <w:rsid w:val="440244F4"/>
    <w:rsid w:val="4481B751"/>
    <w:rsid w:val="44D24BB4"/>
    <w:rsid w:val="450D71F2"/>
    <w:rsid w:val="457CA035"/>
    <w:rsid w:val="459E8523"/>
    <w:rsid w:val="45A8DB0C"/>
    <w:rsid w:val="45B69C0F"/>
    <w:rsid w:val="45BB254A"/>
    <w:rsid w:val="461BB6C7"/>
    <w:rsid w:val="46608346"/>
    <w:rsid w:val="46A5B452"/>
    <w:rsid w:val="46C5B306"/>
    <w:rsid w:val="46D5DBBF"/>
    <w:rsid w:val="4707A1A0"/>
    <w:rsid w:val="475A330A"/>
    <w:rsid w:val="477FDB3C"/>
    <w:rsid w:val="478953F1"/>
    <w:rsid w:val="478A189E"/>
    <w:rsid w:val="4790D1AE"/>
    <w:rsid w:val="47DE4555"/>
    <w:rsid w:val="48038640"/>
    <w:rsid w:val="4810283F"/>
    <w:rsid w:val="483ADF50"/>
    <w:rsid w:val="484672A6"/>
    <w:rsid w:val="48A66271"/>
    <w:rsid w:val="48E1FE51"/>
    <w:rsid w:val="49326D5A"/>
    <w:rsid w:val="49862D33"/>
    <w:rsid w:val="4A4BEFE0"/>
    <w:rsid w:val="4A5508E6"/>
    <w:rsid w:val="4A8C0950"/>
    <w:rsid w:val="4AAE015C"/>
    <w:rsid w:val="4AB0590C"/>
    <w:rsid w:val="4AB93429"/>
    <w:rsid w:val="4ADE9F5F"/>
    <w:rsid w:val="4AF5C0E0"/>
    <w:rsid w:val="4B32CF5C"/>
    <w:rsid w:val="4B43BD0E"/>
    <w:rsid w:val="4C20AF60"/>
    <w:rsid w:val="4C33E933"/>
    <w:rsid w:val="4C499F84"/>
    <w:rsid w:val="4CA860CB"/>
    <w:rsid w:val="4CF1129B"/>
    <w:rsid w:val="4D1B2A6E"/>
    <w:rsid w:val="4DE7461B"/>
    <w:rsid w:val="4DF1AE3C"/>
    <w:rsid w:val="4DFA2F1C"/>
    <w:rsid w:val="4EAC1E84"/>
    <w:rsid w:val="4EBE9EB3"/>
    <w:rsid w:val="4F31DBF0"/>
    <w:rsid w:val="4F5D8C30"/>
    <w:rsid w:val="4F627E68"/>
    <w:rsid w:val="4F75EB13"/>
    <w:rsid w:val="4F93B4F3"/>
    <w:rsid w:val="4FA9D7CE"/>
    <w:rsid w:val="4FBF1BA5"/>
    <w:rsid w:val="4FEC3A77"/>
    <w:rsid w:val="502C764C"/>
    <w:rsid w:val="507A49E4"/>
    <w:rsid w:val="50B15A09"/>
    <w:rsid w:val="50C93958"/>
    <w:rsid w:val="50FE70CA"/>
    <w:rsid w:val="5126B679"/>
    <w:rsid w:val="514CE847"/>
    <w:rsid w:val="5153B49E"/>
    <w:rsid w:val="5182A8CC"/>
    <w:rsid w:val="518CACC4"/>
    <w:rsid w:val="520B72A1"/>
    <w:rsid w:val="520F4309"/>
    <w:rsid w:val="52702329"/>
    <w:rsid w:val="527F6CEC"/>
    <w:rsid w:val="52997574"/>
    <w:rsid w:val="52AF2A99"/>
    <w:rsid w:val="52E64BA2"/>
    <w:rsid w:val="532416C5"/>
    <w:rsid w:val="532FF4E3"/>
    <w:rsid w:val="5350DF8D"/>
    <w:rsid w:val="53623A02"/>
    <w:rsid w:val="536A18DF"/>
    <w:rsid w:val="536E9818"/>
    <w:rsid w:val="5374F048"/>
    <w:rsid w:val="5387554F"/>
    <w:rsid w:val="5398EBFD"/>
    <w:rsid w:val="53A461EE"/>
    <w:rsid w:val="53D8E095"/>
    <w:rsid w:val="53E1B5D2"/>
    <w:rsid w:val="53EEB94D"/>
    <w:rsid w:val="54210A87"/>
    <w:rsid w:val="5433AF2F"/>
    <w:rsid w:val="547D188C"/>
    <w:rsid w:val="549A890E"/>
    <w:rsid w:val="54EEFB8D"/>
    <w:rsid w:val="55196310"/>
    <w:rsid w:val="551F2CAF"/>
    <w:rsid w:val="553BABD0"/>
    <w:rsid w:val="55683BBB"/>
    <w:rsid w:val="55916C26"/>
    <w:rsid w:val="55AF7902"/>
    <w:rsid w:val="55DEDBD9"/>
    <w:rsid w:val="562DC852"/>
    <w:rsid w:val="56863787"/>
    <w:rsid w:val="56D95DFF"/>
    <w:rsid w:val="56F856C8"/>
    <w:rsid w:val="57400C30"/>
    <w:rsid w:val="575C3EEB"/>
    <w:rsid w:val="57640AAB"/>
    <w:rsid w:val="57A42B8B"/>
    <w:rsid w:val="5839D6B1"/>
    <w:rsid w:val="584DA867"/>
    <w:rsid w:val="58C943FD"/>
    <w:rsid w:val="58C9EB91"/>
    <w:rsid w:val="596D544C"/>
    <w:rsid w:val="5971832B"/>
    <w:rsid w:val="597B31F2"/>
    <w:rsid w:val="59B4D2B5"/>
    <w:rsid w:val="59B732AD"/>
    <w:rsid w:val="59B92375"/>
    <w:rsid w:val="59C73A5B"/>
    <w:rsid w:val="59ED80F1"/>
    <w:rsid w:val="5B120F02"/>
    <w:rsid w:val="5B153D80"/>
    <w:rsid w:val="5B3FCF3D"/>
    <w:rsid w:val="5B74F17D"/>
    <w:rsid w:val="5BC04E1A"/>
    <w:rsid w:val="5BFC9CE9"/>
    <w:rsid w:val="5C49875B"/>
    <w:rsid w:val="5C7FADD1"/>
    <w:rsid w:val="5CFCC1A4"/>
    <w:rsid w:val="5D0B66BA"/>
    <w:rsid w:val="5D35A5CF"/>
    <w:rsid w:val="5D511037"/>
    <w:rsid w:val="5D861A01"/>
    <w:rsid w:val="5DE0FB01"/>
    <w:rsid w:val="5E3F01AB"/>
    <w:rsid w:val="5ED87A77"/>
    <w:rsid w:val="5F839615"/>
    <w:rsid w:val="5FDC7E78"/>
    <w:rsid w:val="5FEE43DB"/>
    <w:rsid w:val="603D5BB8"/>
    <w:rsid w:val="609849DA"/>
    <w:rsid w:val="60BD881B"/>
    <w:rsid w:val="6112E6E2"/>
    <w:rsid w:val="611B5207"/>
    <w:rsid w:val="6163990A"/>
    <w:rsid w:val="61821F4B"/>
    <w:rsid w:val="618AA9CF"/>
    <w:rsid w:val="6198ACD0"/>
    <w:rsid w:val="6222C198"/>
    <w:rsid w:val="6240E51A"/>
    <w:rsid w:val="625A6555"/>
    <w:rsid w:val="6286804E"/>
    <w:rsid w:val="62AB100D"/>
    <w:rsid w:val="63919630"/>
    <w:rsid w:val="63DF347E"/>
    <w:rsid w:val="63FC7F57"/>
    <w:rsid w:val="641EC3C6"/>
    <w:rsid w:val="64585C9F"/>
    <w:rsid w:val="64DDB97A"/>
    <w:rsid w:val="64E8F4E8"/>
    <w:rsid w:val="64EF4AA7"/>
    <w:rsid w:val="652FBFA5"/>
    <w:rsid w:val="653B5D27"/>
    <w:rsid w:val="65D0DE35"/>
    <w:rsid w:val="65EC5EE3"/>
    <w:rsid w:val="65F19EF4"/>
    <w:rsid w:val="663D49BA"/>
    <w:rsid w:val="665C7B3E"/>
    <w:rsid w:val="66869D1A"/>
    <w:rsid w:val="6694AD1C"/>
    <w:rsid w:val="669760BA"/>
    <w:rsid w:val="66FDF0EF"/>
    <w:rsid w:val="6770D0D7"/>
    <w:rsid w:val="67A45C03"/>
    <w:rsid w:val="67AE23D4"/>
    <w:rsid w:val="67B21FFD"/>
    <w:rsid w:val="67CACE52"/>
    <w:rsid w:val="67D4788C"/>
    <w:rsid w:val="6842B1EA"/>
    <w:rsid w:val="685969FC"/>
    <w:rsid w:val="685D4045"/>
    <w:rsid w:val="6907B43A"/>
    <w:rsid w:val="693E7F1B"/>
    <w:rsid w:val="698B5ECF"/>
    <w:rsid w:val="69B72044"/>
    <w:rsid w:val="69C0DC0D"/>
    <w:rsid w:val="69D5F7E9"/>
    <w:rsid w:val="6A116223"/>
    <w:rsid w:val="6A640B40"/>
    <w:rsid w:val="6AA1C1E4"/>
    <w:rsid w:val="6AAEE4ED"/>
    <w:rsid w:val="6AB377B8"/>
    <w:rsid w:val="6ACE8160"/>
    <w:rsid w:val="6B22EA2A"/>
    <w:rsid w:val="6B280FDF"/>
    <w:rsid w:val="6B3FEDF3"/>
    <w:rsid w:val="6B48A836"/>
    <w:rsid w:val="6B5F9A13"/>
    <w:rsid w:val="6B9DCCA3"/>
    <w:rsid w:val="6BA57DED"/>
    <w:rsid w:val="6C40B343"/>
    <w:rsid w:val="6C925E24"/>
    <w:rsid w:val="6CA7A49B"/>
    <w:rsid w:val="6CB789D2"/>
    <w:rsid w:val="6CBE5DBF"/>
    <w:rsid w:val="6CE28EA5"/>
    <w:rsid w:val="6CF65546"/>
    <w:rsid w:val="6D236998"/>
    <w:rsid w:val="6D4CC6EF"/>
    <w:rsid w:val="6D5BB902"/>
    <w:rsid w:val="6D650354"/>
    <w:rsid w:val="6D662BB4"/>
    <w:rsid w:val="6D759A0F"/>
    <w:rsid w:val="6DA6511E"/>
    <w:rsid w:val="6E276029"/>
    <w:rsid w:val="6EBEDF5B"/>
    <w:rsid w:val="6ED9517A"/>
    <w:rsid w:val="6F181F07"/>
    <w:rsid w:val="6F746CBE"/>
    <w:rsid w:val="6FE46BFD"/>
    <w:rsid w:val="7009E0BC"/>
    <w:rsid w:val="7079692A"/>
    <w:rsid w:val="7084D14D"/>
    <w:rsid w:val="70D13970"/>
    <w:rsid w:val="70DD964B"/>
    <w:rsid w:val="70E28385"/>
    <w:rsid w:val="70FADE7A"/>
    <w:rsid w:val="7187FE42"/>
    <w:rsid w:val="722A4152"/>
    <w:rsid w:val="722B7DD8"/>
    <w:rsid w:val="722C65A7"/>
    <w:rsid w:val="722E8D38"/>
    <w:rsid w:val="723ABB79"/>
    <w:rsid w:val="72BF5E6C"/>
    <w:rsid w:val="73319D65"/>
    <w:rsid w:val="7344EB6A"/>
    <w:rsid w:val="73829144"/>
    <w:rsid w:val="73A98D51"/>
    <w:rsid w:val="7488A9BD"/>
    <w:rsid w:val="7493CE89"/>
    <w:rsid w:val="74964A20"/>
    <w:rsid w:val="74A0CF2E"/>
    <w:rsid w:val="752E2AFF"/>
    <w:rsid w:val="752E5135"/>
    <w:rsid w:val="754CA536"/>
    <w:rsid w:val="757ADDD6"/>
    <w:rsid w:val="75D31C7C"/>
    <w:rsid w:val="75E1471C"/>
    <w:rsid w:val="75EFE6CF"/>
    <w:rsid w:val="7641DFAE"/>
    <w:rsid w:val="76594BDD"/>
    <w:rsid w:val="76615298"/>
    <w:rsid w:val="7687FF58"/>
    <w:rsid w:val="768C7EF1"/>
    <w:rsid w:val="76F5E0A1"/>
    <w:rsid w:val="770D1113"/>
    <w:rsid w:val="777516F1"/>
    <w:rsid w:val="777FB518"/>
    <w:rsid w:val="778B5EC0"/>
    <w:rsid w:val="77E16640"/>
    <w:rsid w:val="77E3AB85"/>
    <w:rsid w:val="784673BD"/>
    <w:rsid w:val="78637E54"/>
    <w:rsid w:val="7880884F"/>
    <w:rsid w:val="78C19C3D"/>
    <w:rsid w:val="79319359"/>
    <w:rsid w:val="79F42D27"/>
    <w:rsid w:val="7A45ED3D"/>
    <w:rsid w:val="7A47195E"/>
    <w:rsid w:val="7A55129C"/>
    <w:rsid w:val="7A61E153"/>
    <w:rsid w:val="7A66E0CD"/>
    <w:rsid w:val="7A6EC42C"/>
    <w:rsid w:val="7A9D0A36"/>
    <w:rsid w:val="7AA7BABE"/>
    <w:rsid w:val="7AE1CF53"/>
    <w:rsid w:val="7B1A76DD"/>
    <w:rsid w:val="7B1E1663"/>
    <w:rsid w:val="7B23AF61"/>
    <w:rsid w:val="7B391545"/>
    <w:rsid w:val="7B81C825"/>
    <w:rsid w:val="7BAD0AD7"/>
    <w:rsid w:val="7C1C8788"/>
    <w:rsid w:val="7C34537E"/>
    <w:rsid w:val="7C42E478"/>
    <w:rsid w:val="7C5DC844"/>
    <w:rsid w:val="7C865A40"/>
    <w:rsid w:val="7C9B2F2F"/>
    <w:rsid w:val="7C9CF503"/>
    <w:rsid w:val="7CC8D4C7"/>
    <w:rsid w:val="7CE79A0E"/>
    <w:rsid w:val="7D045131"/>
    <w:rsid w:val="7D16FBD0"/>
    <w:rsid w:val="7D4072FD"/>
    <w:rsid w:val="7D43FE12"/>
    <w:rsid w:val="7D64F582"/>
    <w:rsid w:val="7D67F060"/>
    <w:rsid w:val="7D8366C3"/>
    <w:rsid w:val="7E148A3B"/>
    <w:rsid w:val="7E3E888E"/>
    <w:rsid w:val="7E7665DC"/>
    <w:rsid w:val="7E97D907"/>
    <w:rsid w:val="7EA611F1"/>
    <w:rsid w:val="7F09D743"/>
    <w:rsid w:val="7F14CA64"/>
    <w:rsid w:val="7F22B8B8"/>
    <w:rsid w:val="7F28EF20"/>
    <w:rsid w:val="7F4D30B6"/>
    <w:rsid w:val="7F75DAEC"/>
    <w:rsid w:val="7F96A493"/>
    <w:rsid w:val="7FCB7A43"/>
    <w:rsid w:val="7FE12E2F"/>
    <w:rsid w:val="7FF1745D"/>
    <w:rsid w:val="7FF70808"/>
    <w:rsid w:val="7FF847B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57F83F"/>
  <w15:docId w15:val="{F09D910E-F692-411A-B5A7-0EF0B41A8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rintquestion4">
    <w:name w:val="printquestion4"/>
    <w:rsid w:val="00B76973"/>
    <w:rPr>
      <w:b/>
      <w:bCs/>
      <w:sz w:val="20"/>
      <w:szCs w:val="20"/>
      <w:shd w:val="clear" w:color="auto" w:fill="FFFFFF"/>
    </w:rPr>
  </w:style>
  <w:style w:type="paragraph" w:styleId="ListParagraph">
    <w:name w:val="List Paragraph"/>
    <w:basedOn w:val="Normal"/>
    <w:uiPriority w:val="34"/>
    <w:qFormat/>
    <w:rsid w:val="00E65A25"/>
    <w:pPr>
      <w:ind w:left="720"/>
    </w:pPr>
  </w:style>
  <w:style w:type="table" w:styleId="TableGrid">
    <w:name w:val="Table Grid"/>
    <w:basedOn w:val="TableNormal"/>
    <w:rsid w:val="008832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383E51"/>
    <w:rPr>
      <w:rFonts w:ascii="Tahoma" w:hAnsi="Tahoma" w:cs="Tahoma"/>
      <w:sz w:val="16"/>
      <w:szCs w:val="16"/>
    </w:rPr>
  </w:style>
  <w:style w:type="character" w:customStyle="1" w:styleId="BalloonTextChar">
    <w:name w:val="Balloon Text Char"/>
    <w:link w:val="BalloonText"/>
    <w:rsid w:val="00383E51"/>
    <w:rPr>
      <w:rFonts w:ascii="Tahoma" w:hAnsi="Tahoma" w:cs="Tahoma"/>
      <w:sz w:val="16"/>
      <w:szCs w:val="16"/>
    </w:rPr>
  </w:style>
  <w:style w:type="character" w:styleId="PlaceholderText">
    <w:name w:val="Placeholder Text"/>
    <w:basedOn w:val="DefaultParagraphFont"/>
    <w:uiPriority w:val="99"/>
    <w:semiHidden/>
    <w:rsid w:val="00B33291"/>
    <w:rPr>
      <w:color w:val="808080"/>
    </w:rPr>
  </w:style>
  <w:style w:type="paragraph" w:styleId="NormalWeb">
    <w:name w:val="Normal (Web)"/>
    <w:basedOn w:val="Normal"/>
    <w:uiPriority w:val="99"/>
    <w:unhideWhenUsed/>
    <w:rsid w:val="006B6270"/>
    <w:pPr>
      <w:spacing w:before="100" w:beforeAutospacing="1" w:after="100" w:afterAutospacing="1"/>
    </w:pPr>
  </w:style>
  <w:style w:type="character" w:styleId="Strong">
    <w:name w:val="Strong"/>
    <w:basedOn w:val="DefaultParagraphFont"/>
    <w:uiPriority w:val="22"/>
    <w:qFormat/>
    <w:rsid w:val="006B6270"/>
    <w:rPr>
      <w:b/>
      <w:bCs/>
    </w:rPr>
  </w:style>
  <w:style w:type="paragraph" w:styleId="Bibliography">
    <w:name w:val="Bibliography"/>
    <w:basedOn w:val="Normal"/>
    <w:next w:val="Normal"/>
    <w:uiPriority w:val="37"/>
    <w:semiHidden/>
    <w:unhideWhenUsed/>
    <w:rsid w:val="00790546"/>
  </w:style>
  <w:style w:type="character" w:styleId="CommentReference">
    <w:name w:val="annotation reference"/>
    <w:basedOn w:val="DefaultParagraphFont"/>
    <w:semiHidden/>
    <w:unhideWhenUsed/>
    <w:rsid w:val="00EC4658"/>
    <w:rPr>
      <w:sz w:val="16"/>
      <w:szCs w:val="16"/>
    </w:rPr>
  </w:style>
  <w:style w:type="paragraph" w:styleId="CommentText">
    <w:name w:val="annotation text"/>
    <w:basedOn w:val="Normal"/>
    <w:link w:val="CommentTextChar"/>
    <w:unhideWhenUsed/>
    <w:rsid w:val="00EC4658"/>
    <w:rPr>
      <w:sz w:val="20"/>
      <w:szCs w:val="20"/>
    </w:rPr>
  </w:style>
  <w:style w:type="character" w:customStyle="1" w:styleId="CommentTextChar">
    <w:name w:val="Comment Text Char"/>
    <w:basedOn w:val="DefaultParagraphFont"/>
    <w:link w:val="CommentText"/>
    <w:rsid w:val="00EC4658"/>
  </w:style>
  <w:style w:type="paragraph" w:styleId="CommentSubject">
    <w:name w:val="annotation subject"/>
    <w:basedOn w:val="CommentText"/>
    <w:next w:val="CommentText"/>
    <w:link w:val="CommentSubjectChar"/>
    <w:semiHidden/>
    <w:unhideWhenUsed/>
    <w:rsid w:val="00EC4658"/>
    <w:rPr>
      <w:b/>
      <w:bCs/>
    </w:rPr>
  </w:style>
  <w:style w:type="character" w:customStyle="1" w:styleId="CommentSubjectChar">
    <w:name w:val="Comment Subject Char"/>
    <w:basedOn w:val="CommentTextChar"/>
    <w:link w:val="CommentSubject"/>
    <w:semiHidden/>
    <w:rsid w:val="00EC4658"/>
    <w:rPr>
      <w:b/>
      <w:bCs/>
    </w:rPr>
  </w:style>
  <w:style w:type="paragraph" w:styleId="Revision">
    <w:name w:val="Revision"/>
    <w:hidden/>
    <w:uiPriority w:val="99"/>
    <w:semiHidden/>
    <w:rsid w:val="00AC4F2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6296123">
      <w:bodyDiv w:val="1"/>
      <w:marLeft w:val="0"/>
      <w:marRight w:val="0"/>
      <w:marTop w:val="0"/>
      <w:marBottom w:val="0"/>
      <w:divBdr>
        <w:top w:val="none" w:sz="0" w:space="0" w:color="auto"/>
        <w:left w:val="none" w:sz="0" w:space="0" w:color="auto"/>
        <w:bottom w:val="none" w:sz="0" w:space="0" w:color="auto"/>
        <w:right w:val="none" w:sz="0" w:space="0" w:color="auto"/>
      </w:divBdr>
    </w:div>
    <w:div w:id="436365972">
      <w:bodyDiv w:val="1"/>
      <w:marLeft w:val="0"/>
      <w:marRight w:val="0"/>
      <w:marTop w:val="0"/>
      <w:marBottom w:val="0"/>
      <w:divBdr>
        <w:top w:val="none" w:sz="0" w:space="0" w:color="auto"/>
        <w:left w:val="none" w:sz="0" w:space="0" w:color="auto"/>
        <w:bottom w:val="none" w:sz="0" w:space="0" w:color="auto"/>
        <w:right w:val="none" w:sz="0" w:space="0" w:color="auto"/>
      </w:divBdr>
    </w:div>
    <w:div w:id="774986477">
      <w:bodyDiv w:val="1"/>
      <w:marLeft w:val="0"/>
      <w:marRight w:val="0"/>
      <w:marTop w:val="0"/>
      <w:marBottom w:val="0"/>
      <w:divBdr>
        <w:top w:val="none" w:sz="0" w:space="0" w:color="auto"/>
        <w:left w:val="none" w:sz="0" w:space="0" w:color="auto"/>
        <w:bottom w:val="none" w:sz="0" w:space="0" w:color="auto"/>
        <w:right w:val="none" w:sz="0" w:space="0" w:color="auto"/>
      </w:divBdr>
    </w:div>
    <w:div w:id="903292212">
      <w:bodyDiv w:val="1"/>
      <w:marLeft w:val="0"/>
      <w:marRight w:val="0"/>
      <w:marTop w:val="0"/>
      <w:marBottom w:val="0"/>
      <w:divBdr>
        <w:top w:val="none" w:sz="0" w:space="0" w:color="auto"/>
        <w:left w:val="none" w:sz="0" w:space="0" w:color="auto"/>
        <w:bottom w:val="none" w:sz="0" w:space="0" w:color="auto"/>
        <w:right w:val="none" w:sz="0" w:space="0" w:color="auto"/>
      </w:divBdr>
    </w:div>
    <w:div w:id="993610485">
      <w:bodyDiv w:val="1"/>
      <w:marLeft w:val="0"/>
      <w:marRight w:val="0"/>
      <w:marTop w:val="0"/>
      <w:marBottom w:val="0"/>
      <w:divBdr>
        <w:top w:val="none" w:sz="0" w:space="0" w:color="auto"/>
        <w:left w:val="none" w:sz="0" w:space="0" w:color="auto"/>
        <w:bottom w:val="none" w:sz="0" w:space="0" w:color="auto"/>
        <w:right w:val="none" w:sz="0" w:space="0" w:color="auto"/>
      </w:divBdr>
      <w:divsChild>
        <w:div w:id="213084955">
          <w:marLeft w:val="0"/>
          <w:marRight w:val="0"/>
          <w:marTop w:val="0"/>
          <w:marBottom w:val="0"/>
          <w:divBdr>
            <w:top w:val="none" w:sz="0" w:space="0" w:color="auto"/>
            <w:left w:val="none" w:sz="0" w:space="0" w:color="auto"/>
            <w:bottom w:val="none" w:sz="0" w:space="0" w:color="auto"/>
            <w:right w:val="none" w:sz="0" w:space="0" w:color="auto"/>
          </w:divBdr>
        </w:div>
        <w:div w:id="518156361">
          <w:marLeft w:val="0"/>
          <w:marRight w:val="0"/>
          <w:marTop w:val="0"/>
          <w:marBottom w:val="0"/>
          <w:divBdr>
            <w:top w:val="none" w:sz="0" w:space="0" w:color="auto"/>
            <w:left w:val="none" w:sz="0" w:space="0" w:color="auto"/>
            <w:bottom w:val="none" w:sz="0" w:space="0" w:color="auto"/>
            <w:right w:val="none" w:sz="0" w:space="0" w:color="auto"/>
          </w:divBdr>
        </w:div>
      </w:divsChild>
    </w:div>
    <w:div w:id="1500192230">
      <w:bodyDiv w:val="1"/>
      <w:marLeft w:val="0"/>
      <w:marRight w:val="0"/>
      <w:marTop w:val="0"/>
      <w:marBottom w:val="0"/>
      <w:divBdr>
        <w:top w:val="none" w:sz="0" w:space="0" w:color="auto"/>
        <w:left w:val="none" w:sz="0" w:space="0" w:color="auto"/>
        <w:bottom w:val="none" w:sz="0" w:space="0" w:color="auto"/>
        <w:right w:val="none" w:sz="0" w:space="0" w:color="auto"/>
      </w:divBdr>
    </w:div>
    <w:div w:id="1777406745">
      <w:bodyDiv w:val="1"/>
      <w:marLeft w:val="0"/>
      <w:marRight w:val="0"/>
      <w:marTop w:val="0"/>
      <w:marBottom w:val="0"/>
      <w:divBdr>
        <w:top w:val="none" w:sz="0" w:space="0" w:color="auto"/>
        <w:left w:val="none" w:sz="0" w:space="0" w:color="auto"/>
        <w:bottom w:val="none" w:sz="0" w:space="0" w:color="auto"/>
        <w:right w:val="none" w:sz="0" w:space="0" w:color="auto"/>
      </w:divBdr>
    </w:div>
    <w:div w:id="1905333789">
      <w:bodyDiv w:val="1"/>
      <w:marLeft w:val="0"/>
      <w:marRight w:val="0"/>
      <w:marTop w:val="0"/>
      <w:marBottom w:val="0"/>
      <w:divBdr>
        <w:top w:val="none" w:sz="0" w:space="0" w:color="auto"/>
        <w:left w:val="none" w:sz="0" w:space="0" w:color="auto"/>
        <w:bottom w:val="none" w:sz="0" w:space="0" w:color="auto"/>
        <w:right w:val="none" w:sz="0" w:space="0" w:color="auto"/>
      </w:divBdr>
      <w:divsChild>
        <w:div w:id="185288867">
          <w:marLeft w:val="0"/>
          <w:marRight w:val="0"/>
          <w:marTop w:val="0"/>
          <w:marBottom w:val="0"/>
          <w:divBdr>
            <w:top w:val="none" w:sz="0" w:space="0" w:color="auto"/>
            <w:left w:val="none" w:sz="0" w:space="0" w:color="auto"/>
            <w:bottom w:val="none" w:sz="0" w:space="0" w:color="auto"/>
            <w:right w:val="none" w:sz="0" w:space="0" w:color="auto"/>
          </w:divBdr>
        </w:div>
        <w:div w:id="584532085">
          <w:marLeft w:val="0"/>
          <w:marRight w:val="0"/>
          <w:marTop w:val="0"/>
          <w:marBottom w:val="0"/>
          <w:divBdr>
            <w:top w:val="none" w:sz="0" w:space="0" w:color="auto"/>
            <w:left w:val="none" w:sz="0" w:space="0" w:color="auto"/>
            <w:bottom w:val="none" w:sz="0" w:space="0" w:color="auto"/>
            <w:right w:val="none" w:sz="0" w:space="0" w:color="auto"/>
          </w:divBdr>
        </w:div>
      </w:divsChild>
    </w:div>
    <w:div w:id="212121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microsoft.com/office/2020/10/relationships/intelligence" Target="intelligence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microsoft.com/office/2019/05/relationships/documenttasks" Target="documenttasks/documenttasks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documenttasks/documenttasks1.xml><?xml version="1.0" encoding="utf-8"?>
<t:Tasks xmlns:t="http://schemas.microsoft.com/office/tasks/2019/documenttasks" xmlns:oel="http://schemas.microsoft.com/office/2019/extlst">
  <t:Task id="{3E1F7C00-C2A8-4787-8047-B936A6E4C7DA}">
    <t:Anchor>
      <t:Comment id="910034058"/>
    </t:Anchor>
    <t:History>
      <t:Event id="{9EEF85CF-C81D-4B6E-BCCD-7F608DEDB3DE}" time="2024-12-18T02:30:02.258Z">
        <t:Attribution userId="S::fernanda.canizares@childrens.harvard.edu::f747871c-b966-49d6-addf-0fac888bee11" userProvider="AD" userName="Canizares, Fernanda"/>
        <t:Anchor>
          <t:Comment id="910034058"/>
        </t:Anchor>
        <t:Create/>
      </t:Event>
      <t:Event id="{14779C34-91B6-463A-974A-2F7572D1BF45}" time="2024-12-18T02:30:02.258Z">
        <t:Attribution userId="S::fernanda.canizares@childrens.harvard.edu::f747871c-b966-49d6-addf-0fac888bee11" userProvider="AD" userName="Canizares, Fernanda"/>
        <t:Anchor>
          <t:Comment id="910034058"/>
        </t:Anchor>
        <t:Assign userId="S::Meghana.Venkatesh@childrens.harvard.edu::b844bc5b-efea-4092-ab30-cf7790d7993f" userProvider="AD" userName="Venkatesh, Meghana"/>
      </t:Event>
      <t:Event id="{45494F33-75C4-45D0-81A8-CD690B1325D5}" time="2024-12-18T02:30:02.258Z">
        <t:Attribution userId="S::fernanda.canizares@childrens.harvard.edu::f747871c-b966-49d6-addf-0fac888bee11" userProvider="AD" userName="Canizares, Fernanda"/>
        <t:Anchor>
          <t:Comment id="910034058"/>
        </t:Anchor>
        <t:SetTitle title="@Venkatesh, Meghana I reviewed. Please see all my comments below."/>
      </t:Event>
      <t:Event id="{69CD8EEF-85A6-4F0B-8049-6871015CBE23}" time="2025-01-29T15:59:24.883Z">
        <t:Attribution userId="S::meghana.venkatesh@childrens.harvard.edu::b844bc5b-efea-4092-ab30-cf7790d7993f" userProvider="AD" userName="Venkatesh, Meghana"/>
        <t:Progress percentComplete="100"/>
      </t:Event>
    </t:History>
  </t:Task>
  <t:Task id="{8AF3F99D-87AA-4960-8863-8AC84BE507C9}">
    <t:Anchor>
      <t:Comment id="2103715959"/>
    </t:Anchor>
    <t:History>
      <t:Event id="{F8445E0A-7C0A-424D-8715-AAF4CED79BBF}" time="2025-01-29T01:56:35.86Z">
        <t:Attribution userId="S::fernanda.canizares@childrens.harvard.edu::f747871c-b966-49d6-addf-0fac888bee11" userProvider="AD" userName="Canizares, Fernanda"/>
        <t:Anchor>
          <t:Comment id="2103715959"/>
        </t:Anchor>
        <t:Create/>
      </t:Event>
      <t:Event id="{72D1EB93-5C50-4A5F-8AB6-3DD13C70D551}" time="2025-01-29T01:56:35.86Z">
        <t:Attribution userId="S::fernanda.canizares@childrens.harvard.edu::f747871c-b966-49d6-addf-0fac888bee11" userProvider="AD" userName="Canizares, Fernanda"/>
        <t:Anchor>
          <t:Comment id="2103715959"/>
        </t:Anchor>
        <t:Assign userId="S::Meghana.Venkatesh@childrens.harvard.edu::b844bc5b-efea-4092-ab30-cf7790d7993f" userProvider="AD" userName="Venkatesh, Meghana"/>
      </t:Event>
      <t:Event id="{6835870D-BCA2-4FF4-AF9E-F0864084A6DF}" time="2025-01-29T01:56:35.86Z">
        <t:Attribution userId="S::fernanda.canizares@childrens.harvard.edu::f747871c-b966-49d6-addf-0fac888bee11" userProvider="AD" userName="Canizares, Fernanda"/>
        <t:Anchor>
          <t:Comment id="2103715959"/>
        </t:Anchor>
        <t:SetTitle title="@Venkatesh, Meghana It is looking great! please send to Dr. Birch a clean version without our comments so he can answer our final questions, especially if this needs to include non-op case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246C82-FE48-46F5-AEFC-F2C274CDD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1</TotalTime>
  <Pages>10</Pages>
  <Words>3798</Words>
  <Characters>53356</Characters>
  <Application>Microsoft Office Word</Application>
  <DocSecurity>0</DocSecurity>
  <Lines>988</Lines>
  <Paragraphs>399</Paragraphs>
  <ScaleCrop>false</ScaleCrop>
  <HeadingPairs>
    <vt:vector size="2" baseType="variant">
      <vt:variant>
        <vt:lpstr>Title</vt:lpstr>
      </vt:variant>
      <vt:variant>
        <vt:i4>1</vt:i4>
      </vt:variant>
    </vt:vector>
  </HeadingPairs>
  <TitlesOfParts>
    <vt:vector size="1" baseType="lpstr">
      <vt:lpstr>CHeRP Protocol Outline:</vt:lpstr>
    </vt:vector>
  </TitlesOfParts>
  <Company>Children's Hospital Boston</Company>
  <LinksUpToDate>false</LinksUpToDate>
  <CharactersWithSpaces>56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eRP Protocol Outline:</dc:title>
  <dc:creator>kornetsky</dc:creator>
  <cp:lastModifiedBy>Pandey, Saurav</cp:lastModifiedBy>
  <cp:revision>17</cp:revision>
  <cp:lastPrinted>2025-07-10T14:33:00Z</cp:lastPrinted>
  <dcterms:created xsi:type="dcterms:W3CDTF">2025-03-13T20:06:00Z</dcterms:created>
  <dcterms:modified xsi:type="dcterms:W3CDTF">2026-03-26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SDescription">
    <vt:lpwstr/>
  </property>
  <property fmtid="{D5CDD505-2E9C-101B-9397-08002B2CF9AE}" pid="3" name="Section">
    <vt:lpwstr>11 Archive</vt:lpwstr>
  </property>
  <property fmtid="{D5CDD505-2E9C-101B-9397-08002B2CF9AE}" pid="4" name="Owner">
    <vt:lpwstr>susan kornetsky</vt:lpwstr>
  </property>
  <property fmtid="{D5CDD505-2E9C-101B-9397-08002B2CF9AE}" pid="5" name="Old name">
    <vt:lpwstr/>
  </property>
  <property fmtid="{D5CDD505-2E9C-101B-9397-08002B2CF9AE}" pid="6" name="ContentType">
    <vt:lpwstr>Document</vt:lpwstr>
  </property>
  <property fmtid="{D5CDD505-2E9C-101B-9397-08002B2CF9AE}" pid="7" name="Status">
    <vt:lpwstr>Final</vt:lpwstr>
  </property>
</Properties>
</file>